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212724339"/>
        <w:docPartObj>
          <w:docPartGallery w:val="Cover Pages"/>
          <w:docPartUnique/>
        </w:docPartObj>
      </w:sdtPr>
      <w:sdtContent>
        <w:p w14:paraId="7443A3A6" w14:textId="147B5E44" w:rsidR="00905CAB" w:rsidRDefault="00905CAB">
          <w:r>
            <w:rPr>
              <w:noProof/>
            </w:rPr>
            <mc:AlternateContent>
              <mc:Choice Requires="wps">
                <w:drawing>
                  <wp:anchor distT="0" distB="0" distL="114300" distR="114300" simplePos="0" relativeHeight="251661312" behindDoc="0" locked="0" layoutInCell="1" allowOverlap="1" wp14:anchorId="61EA0659" wp14:editId="6A027C97">
                    <wp:simplePos x="0" y="0"/>
                    <wp:positionH relativeFrom="page">
                      <wp:align>left</wp:align>
                    </wp:positionH>
                    <wp:positionV relativeFrom="page">
                      <wp:align>bottom</wp:align>
                    </wp:positionV>
                    <wp:extent cx="5534025" cy="2724912"/>
                    <wp:effectExtent l="0" t="0" r="0" b="0"/>
                    <wp:wrapNone/>
                    <wp:docPr id="459" name="Metin Kutusu 3" title="Başlık ve alt başlık"/>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2"/>
                                    <w:szCs w:val="32"/>
                                  </w:rPr>
                                  <w:alias w:val="Yazar"/>
                                  <w:tag w:val=""/>
                                  <w:id w:val="-2053535557"/>
                                  <w:dataBinding w:prefixMappings="xmlns:ns0='http://purl.org/dc/elements/1.1/' xmlns:ns1='http://schemas.openxmlformats.org/package/2006/metadata/core-properties' " w:xpath="/ns1:coreProperties[1]/ns0:creator[1]" w:storeItemID="{6C3C8BC8-F283-45AE-878A-BAB7291924A1}"/>
                                  <w15:appearance w15:val="hidden"/>
                                  <w:text/>
                                </w:sdtPr>
                                <w:sdtContent>
                                  <w:p w14:paraId="17762DBA" w14:textId="32DAF7A9" w:rsidR="00905CAB" w:rsidRDefault="00905CAB">
                                    <w:pPr>
                                      <w:pStyle w:val="AralkYok"/>
                                      <w:spacing w:after="480"/>
                                      <w:rPr>
                                        <w:i/>
                                        <w:color w:val="262626" w:themeColor="text1" w:themeTint="D9"/>
                                        <w:sz w:val="32"/>
                                        <w:szCs w:val="32"/>
                                      </w:rPr>
                                    </w:pPr>
                                    <w:r>
                                      <w:rPr>
                                        <w:i/>
                                        <w:color w:val="262626" w:themeColor="text1" w:themeTint="D9"/>
                                        <w:sz w:val="32"/>
                                        <w:szCs w:val="32"/>
                                      </w:rPr>
                                      <w:t>ALPER YILMAZ</w:t>
                                    </w:r>
                                  </w:p>
                                </w:sdtContent>
                              </w:sdt>
                              <w:p w14:paraId="2BC50227" w14:textId="5D62DD57" w:rsidR="00905CAB" w:rsidRPr="0079166C" w:rsidRDefault="00905CAB">
                                <w:pPr>
                                  <w:pStyle w:val="AralkYok"/>
                                  <w:rPr>
                                    <w:i/>
                                    <w:color w:val="262626" w:themeColor="text1" w:themeTint="D9"/>
                                    <w:sz w:val="26"/>
                                    <w:szCs w:val="26"/>
                                    <w:lang w:val="tr-TR"/>
                                  </w:rPr>
                                </w:pPr>
                                <w:sdt>
                                  <w:sdtPr>
                                    <w:rPr>
                                      <w:i/>
                                      <w:color w:val="262626" w:themeColor="text1" w:themeTint="D9"/>
                                      <w:sz w:val="26"/>
                                      <w:szCs w:val="26"/>
                                      <w:lang w:val="tr-TR"/>
                                    </w:rPr>
                                    <w:alias w:val="Şirket"/>
                                    <w:tag w:val=""/>
                                    <w:id w:val="-721206693"/>
                                    <w:dataBinding w:prefixMappings="xmlns:ns0='http://schemas.openxmlformats.org/officeDocument/2006/extended-properties' " w:xpath="/ns0:Properties[1]/ns0:Company[1]" w:storeItemID="{6668398D-A668-4E3E-A5EB-62B293D839F1}"/>
                                    <w15:appearance w15:val="hidden"/>
                                    <w:text/>
                                  </w:sdtPr>
                                  <w:sdtContent>
                                    <w:r>
                                      <w:rPr>
                                        <w:i/>
                                        <w:color w:val="262626" w:themeColor="text1" w:themeTint="D9"/>
                                        <w:sz w:val="26"/>
                                        <w:szCs w:val="26"/>
                                        <w:lang w:val="tr-TR"/>
                                      </w:rPr>
                                      <w:t>CSSM 502</w:t>
                                    </w:r>
                                  </w:sdtContent>
                                </w:sdt>
                                <w:r w:rsidRPr="0079166C">
                                  <w:rPr>
                                    <w:i/>
                                    <w:color w:val="262626" w:themeColor="text1" w:themeTint="D9"/>
                                    <w:sz w:val="26"/>
                                    <w:szCs w:val="26"/>
                                    <w:lang w:val="tr-TR"/>
                                  </w:rPr>
                                  <w:t xml:space="preserve"> | </w:t>
                                </w:r>
                                <w:sdt>
                                  <w:sdtPr>
                                    <w:rPr>
                                      <w:i/>
                                      <w:color w:val="262626" w:themeColor="text1" w:themeTint="D9"/>
                                      <w:sz w:val="26"/>
                                      <w:szCs w:val="26"/>
                                      <w:lang w:val="tr-TR"/>
                                    </w:rPr>
                                    <w:alias w:val="Şirket Adresi"/>
                                    <w:tag w:val=""/>
                                    <w:id w:val="-92392518"/>
                                    <w:dataBinding w:prefixMappings="xmlns:ns0='http://schemas.microsoft.com/office/2006/coverPageProps' " w:xpath="/ns0:CoverPageProperties[1]/ns0:CompanyAddress[1]" w:storeItemID="{55AF091B-3C7A-41E3-B477-F2FDAA23CFDA}"/>
                                    <w15:appearance w15:val="hidden"/>
                                    <w:text/>
                                  </w:sdtPr>
                                  <w:sdtContent>
                                    <w:r>
                                      <w:rPr>
                                        <w:i/>
                                        <w:color w:val="262626" w:themeColor="text1" w:themeTint="D9"/>
                                        <w:sz w:val="26"/>
                                        <w:szCs w:val="26"/>
                                        <w:lang w:val="tr-TR"/>
                                      </w:rPr>
                                      <w:t>Final Report</w:t>
                                    </w:r>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61EA0659" id="_x0000_t202" coordsize="21600,21600" o:spt="202" path="m,l,21600r21600,l21600,xe">
                    <v:stroke joinstyle="miter"/>
                    <v:path gradientshapeok="t" o:connecttype="rect"/>
                  </v:shapetype>
                  <v:shape id="Metin Kutusu 3" o:spid="_x0000_s1026" type="#_x0000_t202" alt="Başlık: Başlık ve alt başlık" style="position:absolute;left:0;text-align:left;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" filled="f" stroked="f" strokeweight=".5pt">
                    <v:textbox inset="93.6pt,7.2pt,0,1in">
                      <w:txbxContent>
                        <w:sdt>
                          <w:sdtPr>
                            <w:rPr>
                              <w:i/>
                              <w:color w:val="262626" w:themeColor="text1" w:themeTint="D9"/>
                              <w:sz w:val="32"/>
                              <w:szCs w:val="32"/>
                            </w:rPr>
                            <w:alias w:val="Yazar"/>
                            <w:tag w:val=""/>
                            <w:id w:val="-2053535557"/>
                            <w:dataBinding w:prefixMappings="xmlns:ns0='http://purl.org/dc/elements/1.1/' xmlns:ns1='http://schemas.openxmlformats.org/package/2006/metadata/core-properties' " w:xpath="/ns1:coreProperties[1]/ns0:creator[1]" w:storeItemID="{6C3C8BC8-F283-45AE-878A-BAB7291924A1}"/>
                            <w15:appearance w15:val="hidden"/>
                            <w:text/>
                          </w:sdtPr>
                          <w:sdtContent>
                            <w:p w14:paraId="17762DBA" w14:textId="32DAF7A9" w:rsidR="00905CAB" w:rsidRDefault="00905CAB">
                              <w:pPr>
                                <w:pStyle w:val="AralkYok"/>
                                <w:spacing w:after="480"/>
                                <w:rPr>
                                  <w:i/>
                                  <w:color w:val="262626" w:themeColor="text1" w:themeTint="D9"/>
                                  <w:sz w:val="32"/>
                                  <w:szCs w:val="32"/>
                                </w:rPr>
                              </w:pPr>
                              <w:r>
                                <w:rPr>
                                  <w:i/>
                                  <w:color w:val="262626" w:themeColor="text1" w:themeTint="D9"/>
                                  <w:sz w:val="32"/>
                                  <w:szCs w:val="32"/>
                                </w:rPr>
                                <w:t>ALPER YILMAZ</w:t>
                              </w:r>
                            </w:p>
                          </w:sdtContent>
                        </w:sdt>
                        <w:p w14:paraId="2BC50227" w14:textId="5D62DD57" w:rsidR="00905CAB" w:rsidRPr="0079166C" w:rsidRDefault="00905CAB">
                          <w:pPr>
                            <w:pStyle w:val="AralkYok"/>
                            <w:rPr>
                              <w:i/>
                              <w:color w:val="262626" w:themeColor="text1" w:themeTint="D9"/>
                              <w:sz w:val="26"/>
                              <w:szCs w:val="26"/>
                              <w:lang w:val="tr-TR"/>
                            </w:rPr>
                          </w:pPr>
                          <w:sdt>
                            <w:sdtPr>
                              <w:rPr>
                                <w:i/>
                                <w:color w:val="262626" w:themeColor="text1" w:themeTint="D9"/>
                                <w:sz w:val="26"/>
                                <w:szCs w:val="26"/>
                                <w:lang w:val="tr-TR"/>
                              </w:rPr>
                              <w:alias w:val="Şirket"/>
                              <w:tag w:val=""/>
                              <w:id w:val="-721206693"/>
                              <w:dataBinding w:prefixMappings="xmlns:ns0='http://schemas.openxmlformats.org/officeDocument/2006/extended-properties' " w:xpath="/ns0:Properties[1]/ns0:Company[1]" w:storeItemID="{6668398D-A668-4E3E-A5EB-62B293D839F1}"/>
                              <w15:appearance w15:val="hidden"/>
                              <w:text/>
                            </w:sdtPr>
                            <w:sdtContent>
                              <w:r>
                                <w:rPr>
                                  <w:i/>
                                  <w:color w:val="262626" w:themeColor="text1" w:themeTint="D9"/>
                                  <w:sz w:val="26"/>
                                  <w:szCs w:val="26"/>
                                  <w:lang w:val="tr-TR"/>
                                </w:rPr>
                                <w:t>CSSM 502</w:t>
                              </w:r>
                            </w:sdtContent>
                          </w:sdt>
                          <w:r w:rsidRPr="0079166C">
                            <w:rPr>
                              <w:i/>
                              <w:color w:val="262626" w:themeColor="text1" w:themeTint="D9"/>
                              <w:sz w:val="26"/>
                              <w:szCs w:val="26"/>
                              <w:lang w:val="tr-TR"/>
                            </w:rPr>
                            <w:t xml:space="preserve"> | </w:t>
                          </w:r>
                          <w:sdt>
                            <w:sdtPr>
                              <w:rPr>
                                <w:i/>
                                <w:color w:val="262626" w:themeColor="text1" w:themeTint="D9"/>
                                <w:sz w:val="26"/>
                                <w:szCs w:val="26"/>
                                <w:lang w:val="tr-TR"/>
                              </w:rPr>
                              <w:alias w:val="Şirket Adresi"/>
                              <w:tag w:val=""/>
                              <w:id w:val="-92392518"/>
                              <w:dataBinding w:prefixMappings="xmlns:ns0='http://schemas.microsoft.com/office/2006/coverPageProps' " w:xpath="/ns0:CoverPageProperties[1]/ns0:CompanyAddress[1]" w:storeItemID="{55AF091B-3C7A-41E3-B477-F2FDAA23CFDA}"/>
                              <w15:appearance w15:val="hidden"/>
                              <w:text/>
                            </w:sdtPr>
                            <w:sdtContent>
                              <w:r>
                                <w:rPr>
                                  <w:i/>
                                  <w:color w:val="262626" w:themeColor="text1" w:themeTint="D9"/>
                                  <w:sz w:val="26"/>
                                  <w:szCs w:val="26"/>
                                  <w:lang w:val="tr-TR"/>
                                </w:rPr>
                                <w:t>Final Report</w:t>
                              </w:r>
                            </w:sdtContent>
                          </w:sdt>
                        </w:p>
                      </w:txbxContent>
                    </v:textbox>
                    <w10:wrap anchorx="page" anchory="page"/>
                  </v:shape>
                </w:pict>
              </mc:Fallback>
            </mc:AlternateContent>
          </w:r>
          <w:r>
            <w:rPr>
              <w:noProof/>
            </w:rPr>
            <mc:AlternateContent>
              <mc:Choice Requires="wps">
                <w:drawing>
                  <wp:anchor distT="0" distB="0" distL="114300" distR="114300" simplePos="0" relativeHeight="251660288" behindDoc="1" locked="0" layoutInCell="1" allowOverlap="1" wp14:anchorId="7C729B26" wp14:editId="53B6E907">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3375</wp:posOffset>
                        </wp:positionV>
                      </mc:Fallback>
                    </mc:AlternateContent>
                    <wp:extent cx="0" cy="1543050"/>
                    <wp:effectExtent l="19050" t="0" r="19050" b="23495"/>
                    <wp:wrapNone/>
                    <wp:docPr id="460" name="Düz Bağlayıcı 2"/>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3AB9D5F2" id="Düz Bağlayıcı 2"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2B16A4DC" wp14:editId="1EBF544E">
                    <wp:simplePos x="0" y="0"/>
                    <wp:positionH relativeFrom="page">
                      <wp:align>left</wp:align>
                    </wp:positionH>
                    <mc:AlternateContent>
                      <mc:Choice Requires="wp14">
                        <wp:positionV relativeFrom="page">
                          <wp14:pctPosVOffset>15000</wp14:pctPosVOffset>
                        </wp:positionV>
                      </mc:Choice>
                      <mc:Fallback>
                        <wp:positionV relativeFrom="page">
                          <wp:posOffset>1603375</wp:posOffset>
                        </wp:positionV>
                      </mc:Fallback>
                    </mc:AlternateContent>
                    <wp:extent cx="5534025" cy="2724912"/>
                    <wp:effectExtent l="0" t="0" r="0" b="635"/>
                    <wp:wrapNone/>
                    <wp:docPr id="461" name="Metin Kutusu 1" title="Başlık ve alt başlık"/>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Theme="majorHAnsi" w:hAnsiTheme="majorHAnsi"/>
                                    <w:i/>
                                    <w:caps/>
                                    <w:color w:val="262626" w:themeColor="text1" w:themeTint="D9"/>
                                    <w:sz w:val="120"/>
                                    <w:szCs w:val="120"/>
                                  </w:rPr>
                                  <w:alias w:val="Başlık"/>
                                  <w:tag w:val=""/>
                                  <w:id w:val="-321428942"/>
                                  <w:dataBinding w:prefixMappings="xmlns:ns0='http://purl.org/dc/elements/1.1/' xmlns:ns1='http://schemas.openxmlformats.org/package/2006/metadata/core-properties' " w:xpath="/ns1:coreProperties[1]/ns0:title[1]" w:storeItemID="{6C3C8BC8-F283-45AE-878A-BAB7291924A1}"/>
                                  <w15:appearance w15:val="hidden"/>
                                  <w:text/>
                                </w:sdtPr>
                                <w:sdtContent>
                                  <w:p w14:paraId="3FF053E1" w14:textId="09F335C6" w:rsidR="00905CAB" w:rsidRDefault="00905CAB">
                                    <w:pPr>
                                      <w:pStyle w:val="AralkYok"/>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Unequal State capacıty at subnatıonal level</w:t>
                                    </w:r>
                                  </w:p>
                                </w:sdtContent>
                              </w:sdt>
                              <w:sdt>
                                <w:sdtPr>
                                  <w:rPr>
                                    <w:color w:val="262626" w:themeColor="text1" w:themeTint="D9"/>
                                    <w:sz w:val="36"/>
                                    <w:szCs w:val="36"/>
                                  </w:rPr>
                                  <w:alias w:val="Alt Başlık"/>
                                  <w:tag w:val=""/>
                                  <w:id w:val="1965310965"/>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01CEC40C" w14:textId="2EAD5090" w:rsidR="00905CAB" w:rsidRDefault="00905CAB">
                                    <w:pPr>
                                      <w:pStyle w:val="AralkYok"/>
                                      <w:rPr>
                                        <w:i/>
                                        <w:color w:val="262626" w:themeColor="text1" w:themeTint="D9"/>
                                        <w:sz w:val="36"/>
                                        <w:szCs w:val="36"/>
                                      </w:rPr>
                                    </w:pPr>
                                    <w:r>
                                      <w:rPr>
                                        <w:color w:val="262626" w:themeColor="text1" w:themeTint="D9"/>
                                        <w:sz w:val="36"/>
                                        <w:szCs w:val="36"/>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 w14:anchorId="2B16A4DC" id="Metin Kutusu 1" o:spid="_x0000_s1027" type="#_x0000_t202" alt="Başlık: Başlık ve alt başlık"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" filled="f" stroked="f" strokeweight=".5pt">
                    <v:textbox style="mso-fit-shape-to-text:t" inset="93.6pt,,0">
                      <w:txbxContent>
                        <w:sdt>
                          <w:sdtPr>
                            <w:rPr>
                              <w:rFonts w:asciiTheme="majorHAnsi" w:hAnsiTheme="majorHAnsi"/>
                              <w:i/>
                              <w:caps/>
                              <w:color w:val="262626" w:themeColor="text1" w:themeTint="D9"/>
                              <w:sz w:val="120"/>
                              <w:szCs w:val="120"/>
                            </w:rPr>
                            <w:alias w:val="Başlık"/>
                            <w:tag w:val=""/>
                            <w:id w:val="-321428942"/>
                            <w:dataBinding w:prefixMappings="xmlns:ns0='http://purl.org/dc/elements/1.1/' xmlns:ns1='http://schemas.openxmlformats.org/package/2006/metadata/core-properties' " w:xpath="/ns1:coreProperties[1]/ns0:title[1]" w:storeItemID="{6C3C8BC8-F283-45AE-878A-BAB7291924A1}"/>
                            <w15:appearance w15:val="hidden"/>
                            <w:text/>
                          </w:sdtPr>
                          <w:sdtContent>
                            <w:p w14:paraId="3FF053E1" w14:textId="09F335C6" w:rsidR="00905CAB" w:rsidRDefault="00905CAB">
                              <w:pPr>
                                <w:pStyle w:val="AralkYok"/>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Unequal State capacıty at subnatıonal level</w:t>
                              </w:r>
                            </w:p>
                          </w:sdtContent>
                        </w:sdt>
                        <w:sdt>
                          <w:sdtPr>
                            <w:rPr>
                              <w:color w:val="262626" w:themeColor="text1" w:themeTint="D9"/>
                              <w:sz w:val="36"/>
                              <w:szCs w:val="36"/>
                            </w:rPr>
                            <w:alias w:val="Alt Başlık"/>
                            <w:tag w:val=""/>
                            <w:id w:val="1965310965"/>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01CEC40C" w14:textId="2EAD5090" w:rsidR="00905CAB" w:rsidRDefault="00905CAB">
                              <w:pPr>
                                <w:pStyle w:val="AralkYok"/>
                                <w:rPr>
                                  <w:i/>
                                  <w:color w:val="262626" w:themeColor="text1" w:themeTint="D9"/>
                                  <w:sz w:val="36"/>
                                  <w:szCs w:val="36"/>
                                </w:rPr>
                              </w:pPr>
                              <w:r>
                                <w:rPr>
                                  <w:color w:val="262626" w:themeColor="text1" w:themeTint="D9"/>
                                  <w:sz w:val="36"/>
                                  <w:szCs w:val="36"/>
                                </w:rPr>
                                <w:t xml:space="preserve">     </w:t>
                              </w:r>
                            </w:p>
                          </w:sdtContent>
                        </w:sdt>
                      </w:txbxContent>
                    </v:textbox>
                    <w10:wrap anchorx="page" anchory="page"/>
                  </v:shape>
                </w:pict>
              </mc:Fallback>
            </mc:AlternateContent>
          </w:r>
        </w:p>
      </w:sdtContent>
    </w:sdt>
    <w:p w14:paraId="40D310DB" w14:textId="3D23C87A" w:rsidR="00905CAB" w:rsidRDefault="00905CAB" w:rsidP="00905CAB">
      <w:pPr>
        <w:rPr>
          <w:b/>
          <w:bCs/>
          <w:sz w:val="28"/>
          <w:szCs w:val="28"/>
        </w:rPr>
      </w:pPr>
    </w:p>
    <w:p w14:paraId="20CED4A7" w14:textId="39C0C676" w:rsidR="00905CAB" w:rsidRDefault="00905CAB" w:rsidP="00905CAB">
      <w:pPr>
        <w:rPr>
          <w:b/>
          <w:bCs/>
          <w:sz w:val="28"/>
          <w:szCs w:val="28"/>
        </w:rPr>
      </w:pPr>
    </w:p>
    <w:p w14:paraId="338A74C2" w14:textId="61AE12C9" w:rsidR="00905CAB" w:rsidRDefault="00905CAB" w:rsidP="00905CAB">
      <w:pPr>
        <w:rPr>
          <w:b/>
          <w:bCs/>
          <w:sz w:val="28"/>
          <w:szCs w:val="28"/>
        </w:rPr>
      </w:pPr>
    </w:p>
    <w:p w14:paraId="6E13A0D4" w14:textId="020DCFDE" w:rsidR="00905CAB" w:rsidRDefault="00905CAB" w:rsidP="00905CAB">
      <w:pPr>
        <w:rPr>
          <w:b/>
          <w:bCs/>
          <w:sz w:val="28"/>
          <w:szCs w:val="28"/>
        </w:rPr>
      </w:pPr>
    </w:p>
    <w:p w14:paraId="66EC2C05" w14:textId="0D61BAC0" w:rsidR="00905CAB" w:rsidRDefault="00905CAB" w:rsidP="00905CAB">
      <w:pPr>
        <w:rPr>
          <w:b/>
          <w:bCs/>
          <w:sz w:val="28"/>
          <w:szCs w:val="28"/>
        </w:rPr>
      </w:pPr>
    </w:p>
    <w:p w14:paraId="794616B0" w14:textId="10E14DF5" w:rsidR="00905CAB" w:rsidRDefault="00905CAB" w:rsidP="00905CAB">
      <w:pPr>
        <w:rPr>
          <w:b/>
          <w:bCs/>
          <w:sz w:val="28"/>
          <w:szCs w:val="28"/>
        </w:rPr>
      </w:pPr>
    </w:p>
    <w:p w14:paraId="2E7878C3" w14:textId="5EBD92A0" w:rsidR="00905CAB" w:rsidRDefault="00905CAB" w:rsidP="00905CAB">
      <w:pPr>
        <w:rPr>
          <w:b/>
          <w:bCs/>
          <w:sz w:val="28"/>
          <w:szCs w:val="28"/>
        </w:rPr>
      </w:pPr>
    </w:p>
    <w:p w14:paraId="29AEF066" w14:textId="37493E97" w:rsidR="00905CAB" w:rsidRDefault="00905CAB" w:rsidP="00905CAB">
      <w:pPr>
        <w:rPr>
          <w:b/>
          <w:bCs/>
          <w:sz w:val="28"/>
          <w:szCs w:val="28"/>
        </w:rPr>
      </w:pPr>
    </w:p>
    <w:p w14:paraId="0FF2EFEA" w14:textId="75EA9B4D" w:rsidR="00905CAB" w:rsidRDefault="00905CAB" w:rsidP="00905CAB">
      <w:pPr>
        <w:rPr>
          <w:b/>
          <w:bCs/>
          <w:sz w:val="28"/>
          <w:szCs w:val="28"/>
        </w:rPr>
      </w:pPr>
    </w:p>
    <w:p w14:paraId="4454DB20" w14:textId="066721BC" w:rsidR="00905CAB" w:rsidRDefault="00905CAB" w:rsidP="00905CAB">
      <w:pPr>
        <w:rPr>
          <w:b/>
          <w:bCs/>
          <w:sz w:val="28"/>
          <w:szCs w:val="28"/>
        </w:rPr>
      </w:pPr>
    </w:p>
    <w:p w14:paraId="3D85EB3C" w14:textId="559E30A4" w:rsidR="00905CAB" w:rsidRDefault="00905CAB" w:rsidP="00905CAB">
      <w:pPr>
        <w:rPr>
          <w:b/>
          <w:bCs/>
          <w:sz w:val="28"/>
          <w:szCs w:val="28"/>
        </w:rPr>
      </w:pPr>
    </w:p>
    <w:p w14:paraId="30BCE73C" w14:textId="59FFB29A" w:rsidR="00905CAB" w:rsidRDefault="00905CAB" w:rsidP="00905CAB">
      <w:pPr>
        <w:rPr>
          <w:b/>
          <w:bCs/>
          <w:sz w:val="28"/>
          <w:szCs w:val="28"/>
        </w:rPr>
      </w:pPr>
    </w:p>
    <w:p w14:paraId="41739490" w14:textId="0A173142" w:rsidR="00905CAB" w:rsidRDefault="00905CAB" w:rsidP="00905CAB">
      <w:pPr>
        <w:rPr>
          <w:b/>
          <w:bCs/>
          <w:sz w:val="28"/>
          <w:szCs w:val="28"/>
        </w:rPr>
      </w:pPr>
    </w:p>
    <w:p w14:paraId="36C95565" w14:textId="64DDC1CE" w:rsidR="00905CAB" w:rsidRDefault="00905CAB" w:rsidP="00905CAB">
      <w:pPr>
        <w:rPr>
          <w:b/>
          <w:bCs/>
          <w:sz w:val="28"/>
          <w:szCs w:val="28"/>
        </w:rPr>
      </w:pPr>
    </w:p>
    <w:p w14:paraId="2A60EBEE" w14:textId="6347D91C" w:rsidR="00905CAB" w:rsidRDefault="00905CAB" w:rsidP="00905CAB">
      <w:pPr>
        <w:rPr>
          <w:b/>
          <w:bCs/>
          <w:sz w:val="28"/>
          <w:szCs w:val="28"/>
        </w:rPr>
      </w:pPr>
    </w:p>
    <w:p w14:paraId="5660E43B" w14:textId="5E209C33" w:rsidR="00905CAB" w:rsidRDefault="00905CAB" w:rsidP="00905CAB">
      <w:pPr>
        <w:rPr>
          <w:b/>
          <w:bCs/>
          <w:sz w:val="28"/>
          <w:szCs w:val="28"/>
        </w:rPr>
      </w:pPr>
    </w:p>
    <w:p w14:paraId="24153888" w14:textId="5D267160" w:rsidR="00905CAB" w:rsidRDefault="00905CAB" w:rsidP="00905CAB">
      <w:pPr>
        <w:rPr>
          <w:b/>
          <w:bCs/>
          <w:sz w:val="28"/>
          <w:szCs w:val="28"/>
        </w:rPr>
      </w:pPr>
    </w:p>
    <w:p w14:paraId="26D86404" w14:textId="77777777" w:rsidR="00905CAB" w:rsidRPr="00905CAB" w:rsidRDefault="00905CAB" w:rsidP="00905CAB">
      <w:pPr>
        <w:rPr>
          <w:b/>
          <w:bCs/>
          <w:sz w:val="28"/>
          <w:szCs w:val="28"/>
        </w:rPr>
      </w:pPr>
    </w:p>
    <w:p w14:paraId="7990E00A" w14:textId="7A58EEEE" w:rsidR="006566C4" w:rsidRPr="007B7CF0" w:rsidRDefault="006566C4" w:rsidP="006566C4">
      <w:pPr>
        <w:pStyle w:val="ListeParagraf"/>
        <w:numPr>
          <w:ilvl w:val="0"/>
          <w:numId w:val="1"/>
        </w:numPr>
        <w:rPr>
          <w:b/>
          <w:bCs/>
          <w:sz w:val="28"/>
          <w:szCs w:val="28"/>
        </w:rPr>
      </w:pPr>
      <w:r w:rsidRPr="007B7CF0">
        <w:rPr>
          <w:b/>
          <w:bCs/>
          <w:sz w:val="28"/>
          <w:szCs w:val="28"/>
        </w:rPr>
        <w:t>Introduction</w:t>
      </w:r>
    </w:p>
    <w:p w14:paraId="07CAD42F" w14:textId="09F41A8E" w:rsidR="00A83989" w:rsidRDefault="00772EB6">
      <w:r w:rsidRPr="00772EB6">
        <w:t>Why do some states develop</w:t>
      </w:r>
      <w:r>
        <w:t xml:space="preserve"> equal state capacity</w:t>
      </w:r>
      <w:r w:rsidRPr="00772EB6">
        <w:t xml:space="preserve">, thereby evenly distributing state resources across their territories, while others do not? </w:t>
      </w:r>
      <w:r>
        <w:t>D</w:t>
      </w:r>
      <w:r w:rsidRPr="00772EB6">
        <w:t xml:space="preserve">espite having strong capabilities at the national level, does it have a different level of </w:t>
      </w:r>
      <w:r>
        <w:t>state capacity</w:t>
      </w:r>
      <w:r w:rsidRPr="00772EB6">
        <w:t xml:space="preserve"> at the sub-national level? Why could</w:t>
      </w:r>
      <w:r w:rsidR="00BB41FA">
        <w:t xml:space="preserve"> it not</w:t>
      </w:r>
      <w:r w:rsidRPr="00772EB6">
        <w:t xml:space="preserve"> be developed</w:t>
      </w:r>
      <w:r>
        <w:t xml:space="preserve"> equally across provinces</w:t>
      </w:r>
      <w:r w:rsidRPr="00772EB6">
        <w:t xml:space="preserve">? As the most basic institution of political life, the state has many important obligations to its citizens. The source of liability lies essentially in the fact that citizens pay taxes. Tax-paying citizens expect their state to do something to keep their lives social and </w:t>
      </w:r>
      <w:proofErr w:type="spellStart"/>
      <w:r w:rsidR="00BB41FA">
        <w:t>healthy</w:t>
      </w:r>
      <w:proofErr w:type="spellEnd"/>
      <w:r w:rsidRPr="00772EB6">
        <w:t xml:space="preserve">. But </w:t>
      </w:r>
      <w:proofErr w:type="gramStart"/>
      <w:r w:rsidRPr="00772EB6">
        <w:t>in order to</w:t>
      </w:r>
      <w:proofErr w:type="gramEnd"/>
      <w:r w:rsidRPr="00772EB6">
        <w:t xml:space="preserve"> be able to carry out these tasks properly, the state must have some power. Without sufficient power, the state can become an institution that fails to deliver what its citizens expect and</w:t>
      </w:r>
      <w:r w:rsidR="00BB41FA">
        <w:t>,</w:t>
      </w:r>
      <w:r w:rsidRPr="00772EB6">
        <w:t xml:space="preserve"> in a sense</w:t>
      </w:r>
      <w:r w:rsidR="00BB41FA">
        <w:t>,</w:t>
      </w:r>
      <w:r w:rsidRPr="00772EB6">
        <w:t xml:space="preserve"> loses its legitimacy in the eyes of its citizens. In fact, this power derives from the state's ability to govern its territory</w:t>
      </w:r>
      <w:r>
        <w:t xml:space="preserve"> by controlling and penetrating society. </w:t>
      </w:r>
    </w:p>
    <w:p w14:paraId="464264CB" w14:textId="0F35EA85" w:rsidR="00BD2F8D" w:rsidRDefault="00A83989" w:rsidP="00A83989">
      <w:r>
        <w:t xml:space="preserve">In this regard, scholars use state capacity in the literature as a concept to describe and compare state strength. Scholars use different conceptualizations or operationalizations of state capacity </w:t>
      </w:r>
      <w:r w:rsidR="00825E88" w:rsidRPr="00171C3C">
        <w:rPr>
          <w:rFonts w:cs="Times New Roman"/>
        </w:rPr>
        <w:fldChar w:fldCharType="begin"/>
      </w:r>
      <w:r w:rsidR="00825E88" w:rsidRPr="00171C3C">
        <w:rPr>
          <w:rFonts w:cs="Times New Roman"/>
        </w:rPr>
        <w:instrText xml:space="preserve"> ADDIN EN.CITE &lt;EndNote&gt;&lt;Cite&gt;&lt;Author&gt;Hanson&lt;/Author&gt;&lt;Year&gt;2021&lt;/Year&gt;&lt;RecNum&gt;349&lt;/RecNum&gt;&lt;DisplayText&gt;(Hanson and Sigman 2021)&lt;/DisplayText&gt;&lt;record&gt;&lt;rec-number&gt;349&lt;/rec-number&gt;&lt;foreign-keys&gt;&lt;key app="EN" db-id="w2ar0rr2ldszf4esetpxvasnfp2sa5t2zr0w" timestamp="1635676659" guid="bc0ae7b0-29da-4ad5-9166-d9ae648a3d88"&gt;349&lt;/key&gt;&lt;/foreign-keys&gt;&lt;ref-type name="Journal Article"&gt;17&lt;/ref-type&gt;&lt;contributors&gt;&lt;authors&gt;&lt;author&gt;Jonathan K. Hanson&lt;/author&gt;&lt;author&gt;Rachel Sigman&lt;/author&gt;&lt;/authors&gt;&lt;/contributors&gt;&lt;titles&gt;&lt;title&gt;Leviathan’s Latent Dimensions: Measuring State Capacity for Comparative Political Research&lt;/title&gt;&lt;secondary-title&gt;The Journal of Politics&lt;/secondary-title&gt;&lt;/titles&gt;&lt;periodical&gt;&lt;full-title&gt;The Journal of politics&lt;/full-title&gt;&lt;/periodical&gt;&lt;pages&gt;1495-1510&lt;/pages&gt;&lt;volume&gt;83&lt;/volume&gt;&lt;number&gt;4&lt;/number&gt;&lt;keywords&gt;&lt;keyword&gt;state capacity,measurement,Bayesian statistics,latent variable analysis&lt;/keyword&gt;&lt;/keywords&gt;&lt;dates&gt;&lt;year&gt;2021&lt;/year&gt;&lt;/dates&gt;&lt;urls&gt;&lt;related-urls&gt;&lt;url&gt;https://www.journals.uchicago.edu/doi/abs/10.1086/715066&lt;/url&gt;&lt;/related-urls&gt;&lt;/urls&gt;&lt;electronic-resource-num&gt;10.1086/715066&lt;/electronic-resource-num&gt;&lt;/record&gt;&lt;/Cite&gt;&lt;/EndNote&gt;</w:instrText>
      </w:r>
      <w:r w:rsidR="00825E88" w:rsidRPr="00171C3C">
        <w:rPr>
          <w:rFonts w:cs="Times New Roman"/>
        </w:rPr>
        <w:fldChar w:fldCharType="separate"/>
      </w:r>
      <w:r w:rsidR="00825E88" w:rsidRPr="00171C3C">
        <w:rPr>
          <w:rFonts w:cs="Times New Roman"/>
          <w:noProof/>
        </w:rPr>
        <w:t>(Hanson and Sigman 2021)</w:t>
      </w:r>
      <w:r w:rsidR="00825E88" w:rsidRPr="00171C3C">
        <w:rPr>
          <w:rFonts w:cs="Times New Roman"/>
        </w:rPr>
        <w:fldChar w:fldCharType="end"/>
      </w:r>
      <w:r>
        <w:t xml:space="preserve">, and describe variations of different mechanisms based on state capacity </w:t>
      </w:r>
      <w:r w:rsidR="00825E88" w:rsidRPr="00171C3C">
        <w:rPr>
          <w:rFonts w:cs="Times New Roman"/>
        </w:rPr>
        <w:fldChar w:fldCharType="begin"/>
      </w:r>
      <w:r w:rsidR="00825E88" w:rsidRPr="00171C3C">
        <w:rPr>
          <w:rFonts w:cs="Times New Roman"/>
        </w:rPr>
        <w:instrText xml:space="preserve"> ADDIN EN.CITE &lt;EndNote&gt;&lt;Cite&gt;&lt;Author&gt;Cingolani&lt;/Author&gt;&lt;Year&gt;2018&lt;/Year&gt;&lt;RecNum&gt;163&lt;/RecNum&gt;&lt;DisplayText&gt;(Cingolani 2018)&lt;/DisplayText&gt;&lt;record&gt;&lt;rec-number&gt;163&lt;/rec-number&gt;&lt;foreign-keys&gt;&lt;key app="EN" db-id="w2ar0rr2ldszf4esetpxvasnfp2sa5t2zr0w" timestamp="1611779723" guid="c92aa563-38ec-414c-9378-2f1fe79685a2"&gt;163&lt;/key&gt;&lt;/foreign-keys&gt;&lt;ref-type name="Journal Article"&gt;17&lt;/ref-type&gt;&lt;contributors&gt;&lt;authors&gt;&lt;author&gt;Cingolani, Luciana&lt;/author&gt;&lt;/authors&gt;&lt;/contributors&gt;&lt;titles&gt;&lt;title&gt;The Role of State Capacity in Development Studies&lt;/title&gt;&lt;secondary-title&gt;Journal of Development Perspectives&lt;/secondary-title&gt;&lt;/titles&gt;&lt;periodical&gt;&lt;full-title&gt;Journal of Development Perspectives&lt;/full-title&gt;&lt;/periodical&gt;&lt;pages&gt;88-114&lt;/pages&gt;&lt;volume&gt;2&lt;/volume&gt;&lt;number&gt;1-2&lt;/number&gt;&lt;dates&gt;&lt;year&gt;2018&lt;/year&gt;&lt;/dates&gt;&lt;isbn&gt;2375-0456&lt;/isbn&gt;&lt;urls&gt;&lt;/urls&gt;&lt;/record&gt;&lt;/Cite&gt;&lt;/EndNote&gt;</w:instrText>
      </w:r>
      <w:r w:rsidR="00825E88" w:rsidRPr="00171C3C">
        <w:rPr>
          <w:rFonts w:cs="Times New Roman"/>
        </w:rPr>
        <w:fldChar w:fldCharType="separate"/>
      </w:r>
      <w:r w:rsidR="00825E88" w:rsidRPr="00171C3C">
        <w:rPr>
          <w:rFonts w:cs="Times New Roman"/>
          <w:noProof/>
        </w:rPr>
        <w:t>(Cingolani 2018)</w:t>
      </w:r>
      <w:r w:rsidR="00825E88" w:rsidRPr="00171C3C">
        <w:rPr>
          <w:rFonts w:cs="Times New Roman"/>
        </w:rPr>
        <w:fldChar w:fldCharType="end"/>
      </w:r>
      <w:r>
        <w:t xml:space="preserve">. At the same time, scholars are analyzing why state capacity varies from country to country. However, they mostly ignore the reasons for subnational variation in state capacity </w:t>
      </w:r>
      <w:r w:rsidR="00825E88">
        <w:fldChar w:fldCharType="begin"/>
      </w:r>
      <w:r w:rsidR="00825E88">
        <w:instrText xml:space="preserve"> ADDIN EN.CITE &lt;EndNote&gt;&lt;Cite&gt;&lt;Author&gt;Luna&lt;/Author&gt;&lt;Year&gt;2017&lt;/Year&gt;&lt;RecNum&gt;278&lt;/RecNum&gt;&lt;DisplayText&gt;(Luna and Soifer 2017)&lt;/DisplayText&gt;&lt;record&gt;&lt;rec-number&gt;278&lt;/rec-number&gt;&lt;foreign-keys&gt;&lt;key app="EN" db-id="w2ar0rr2ldszf4esetpxvasnfp2sa5t2zr0w" timestamp="1621244648" guid="f43cbe24-2f8a-480e-9052-279eb16c3387"&gt;278&lt;/key&gt;&lt;/foreign-keys&gt;&lt;ref-type name="Journal Article"&gt;17&lt;/ref-type&gt;&lt;contributors&gt;&lt;authors&gt;&lt;author&gt;Luna, Juan Pablo&lt;/author&gt;&lt;author&gt;Soifer, Hillel David&lt;/author&gt;&lt;/authors&gt;&lt;/contributors&gt;&lt;titles&gt;&lt;title&gt;Capturing Sub-National Variation in State Capacity: A Survey-Based Approach&lt;/title&gt;&lt;secondary-title&gt;American Behavioral Scientist&lt;/secondary-title&gt;&lt;/titles&gt;&lt;periodical&gt;&lt;full-title&gt;American Behavioral Scientist&lt;/full-title&gt;&lt;/periodical&gt;&lt;pages&gt;887-907&lt;/pages&gt;&lt;volume&gt;61&lt;/volume&gt;&lt;number&gt;8&lt;/number&gt;&lt;keywords&gt;&lt;keyword&gt;sub-national variation,survey based,contemporary Latin America,stateness,state capacity measures&lt;/keyword&gt;&lt;/keywords&gt;&lt;dates&gt;&lt;year&gt;2017&lt;/year&gt;&lt;/dates&gt;&lt;urls&gt;&lt;related-urls&gt;&lt;url&gt;https://journals.sagepub.com/doi/abs/10.1177/0002764217720964&lt;/url&gt;&lt;/related-urls&gt;&lt;/urls&gt;&lt;electronic-resource-num&gt;10.1177/0002764217720964&lt;/electronic-resource-num&gt;&lt;/record&gt;&lt;/Cite&gt;&lt;/EndNote&gt;</w:instrText>
      </w:r>
      <w:r w:rsidR="00825E88">
        <w:fldChar w:fldCharType="separate"/>
      </w:r>
      <w:r w:rsidR="00825E88">
        <w:rPr>
          <w:noProof/>
        </w:rPr>
        <w:t>(Luna and Soifer 2017)</w:t>
      </w:r>
      <w:r w:rsidR="00825E88">
        <w:fldChar w:fldCharType="end"/>
      </w:r>
      <w:r w:rsidR="00825E88">
        <w:t xml:space="preserve">. </w:t>
      </w:r>
      <w:r>
        <w:t xml:space="preserve">Just as state capacity varies from country to country, it also varies within countries. Why states have different capacities is more understandable, but why </w:t>
      </w:r>
      <w:r w:rsidR="00BB41FA">
        <w:t xml:space="preserve">the </w:t>
      </w:r>
      <w:r>
        <w:t xml:space="preserve">state has different capacity across </w:t>
      </w:r>
      <w:r w:rsidR="00BB41FA">
        <w:t xml:space="preserve">the </w:t>
      </w:r>
      <w:r>
        <w:t xml:space="preserve">territory is more puzzling. Therefore, the main questions this study raises and attempts to answer from a theoretical perspective are: Why </w:t>
      </w:r>
      <w:r w:rsidR="00BB41FA">
        <w:t>does</w:t>
      </w:r>
      <w:r>
        <w:t xml:space="preserve"> state capacity vary across territories? What are the consequences of this variation?</w:t>
      </w:r>
    </w:p>
    <w:p w14:paraId="22B5CDEB" w14:textId="25135CA0" w:rsidR="00BD2F8D" w:rsidRDefault="00BD2F8D" w:rsidP="00A83989">
      <w:r>
        <w:lastRenderedPageBreak/>
        <w:t xml:space="preserve">Consequently, in this research, my main aim is to examine and locate the reason for the unequal state capacity in the territory in the case of </w:t>
      </w:r>
      <w:r w:rsidR="00BB41FA">
        <w:t xml:space="preserve">the </w:t>
      </w:r>
      <w:r>
        <w:t xml:space="preserve">Republic of Turkey. The main argument of this research that explains the reason for </w:t>
      </w:r>
      <w:r w:rsidR="00BB41FA">
        <w:t xml:space="preserve">the </w:t>
      </w:r>
      <w:r>
        <w:t xml:space="preserve">failure to develop equal state capacity over the territory is the existence of territorial challengers during the state formation process. </w:t>
      </w:r>
      <w:r w:rsidRPr="00F13DFA">
        <w:t>This argument basically claims that during the state formation process, because of the territorial challengers who inhibited the state projection of the state elite by challenging with the armed forces for the aim of creating an independent state from the state who seeks to centralize the power, the state could not develop insufficient state capacity over the provinces where the territorial challengers existed.</w:t>
      </w:r>
    </w:p>
    <w:p w14:paraId="5F65BF15" w14:textId="758BABDF" w:rsidR="00BD2F8D" w:rsidRDefault="00BD2F8D" w:rsidP="00A83989">
      <w:r w:rsidRPr="00BD2F8D">
        <w:t>Therefore, my main goal in this study is to investigate and find out the reasons for unequal state capacity within the territory in the case of the Republic of Turkey. A major argument in this study to explain the failure of territorial equal national capacity development is the presence of territorial challengers in the process of state formation.</w:t>
      </w:r>
      <w:r>
        <w:t xml:space="preserve"> </w:t>
      </w:r>
      <w:r w:rsidRPr="00BD2F8D">
        <w:t xml:space="preserve">This argument basically claims that during the state formation process, because of the territorial challengers who inhibited the state projection of the state elite by challenging with the armed forces </w:t>
      </w:r>
      <w:r w:rsidR="00BB41FA">
        <w:t>with</w:t>
      </w:r>
      <w:r w:rsidRPr="00BD2F8D">
        <w:t xml:space="preserve"> the aim of creating an independent state from the </w:t>
      </w:r>
      <w:r>
        <w:t>central state</w:t>
      </w:r>
      <w:r w:rsidRPr="00BD2F8D">
        <w:t>, the state could not develop insufficient state capacity over the provinces where the territorial challengers existed.</w:t>
      </w:r>
    </w:p>
    <w:p w14:paraId="0354E00A" w14:textId="2B3C9602" w:rsidR="001B7945" w:rsidRPr="007B7CF0" w:rsidRDefault="006566C4" w:rsidP="006566C4">
      <w:pPr>
        <w:pStyle w:val="ListeParagraf"/>
        <w:numPr>
          <w:ilvl w:val="0"/>
          <w:numId w:val="1"/>
        </w:numPr>
        <w:rPr>
          <w:b/>
          <w:bCs/>
          <w:sz w:val="28"/>
          <w:szCs w:val="28"/>
        </w:rPr>
      </w:pPr>
      <w:r w:rsidRPr="007B7CF0">
        <w:rPr>
          <w:b/>
          <w:bCs/>
          <w:sz w:val="28"/>
          <w:szCs w:val="28"/>
        </w:rPr>
        <w:t>Literature Review</w:t>
      </w:r>
    </w:p>
    <w:p w14:paraId="707C3A1B" w14:textId="181711ED" w:rsidR="001B7945" w:rsidRDefault="001B7945" w:rsidP="00A83989">
      <w:r w:rsidRPr="001B7945">
        <w:t>As I stated in the introduction, few scholars have investigated the causes of unequal state capacity at the subnational level. Scholars focused primarily on the reasons for differences in state capacity across countries. Scholars who study differences in state capacity in one territory generally agree that the uneven state capacity based on the conceptualization of state presence over the territory stems from societal forces' noncompliance with the central authority in Latin American</w:t>
      </w:r>
      <w:r w:rsidR="00BB41FA">
        <w:t xml:space="preserve"> countries</w:t>
      </w:r>
      <w:r w:rsidRPr="001B7945">
        <w:t xml:space="preserve"> </w:t>
      </w:r>
      <w:r>
        <w:rPr>
          <w:rFonts w:cs="Times New Roman"/>
        </w:rPr>
        <w:fldChar w:fldCharType="begin">
          <w:fldData xml:space="preserve">PEVuZE5vdGU+PENpdGU+PEF1dGhvcj5NaWdkYWw8L0F1dGhvcj48WWVhcj4xOTg4PC9ZZWFyPjxS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</w:fldData>
        </w:fldChar>
      </w:r>
      <w:r>
        <w:rPr>
          <w:rFonts w:cs="Times New Roman"/>
        </w:rPr>
        <w:instrText xml:space="preserve"> ADDIN EN.CITE </w:instrText>
      </w:r>
      <w:r>
        <w:rPr>
          <w:rFonts w:cs="Times New Roman"/>
        </w:rPr>
        <w:fldChar w:fldCharType="begin">
          <w:fldData xml:space="preserve">PEVuZE5vdGU+PENpdGU+PEF1dGhvcj5NaWdkYWw8L0F1dGhvcj48WWVhcj4xOTg4PC9ZZWFyPjxS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Migdal 1988; O'Donnell 1993; Whitehead 1995)</w:t>
      </w:r>
      <w:r>
        <w:rPr>
          <w:rFonts w:cs="Times New Roman"/>
        </w:rPr>
        <w:fldChar w:fldCharType="end"/>
      </w:r>
      <w:r>
        <w:rPr>
          <w:rFonts w:cs="Times New Roman"/>
        </w:rPr>
        <w:t xml:space="preserve"> </w:t>
      </w:r>
      <w:r w:rsidRPr="001B7945">
        <w:t xml:space="preserve">and African countries </w:t>
      </w:r>
      <w:r>
        <w:rPr>
          <w:rFonts w:cs="Times New Roman"/>
        </w:rPr>
        <w:fldChar w:fldCharType="begin">
          <w:fldData xml:space="preserve">PEVuZE5vdGU+PENpdGU+PEF1dGhvcj5IZXJic3Q8L0F1dGhvcj48WWVhcj4yMDAwPC9ZZWFyPjxS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</w:fldData>
        </w:fldChar>
      </w:r>
      <w:r>
        <w:rPr>
          <w:rFonts w:cs="Times New Roman"/>
        </w:rPr>
        <w:instrText xml:space="preserve"> ADDIN EN.CITE </w:instrText>
      </w:r>
      <w:r>
        <w:rPr>
          <w:rFonts w:cs="Times New Roman"/>
        </w:rPr>
        <w:fldChar w:fldCharType="begin">
          <w:fldData xml:space="preserve">PEVuZE5vdGU+PENpdGU+PEF1dGhvcj5IZXJic3Q8L0F1dGhvcj48WWVhcj4yMDAwPC9ZZWFyPjxS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Herbst 2000; Boone 2003)</w:t>
      </w:r>
      <w:r>
        <w:rPr>
          <w:rFonts w:cs="Times New Roman"/>
        </w:rPr>
        <w:fldChar w:fldCharType="end"/>
      </w:r>
      <w:r w:rsidRPr="001B7945">
        <w:t xml:space="preserve">. More recent studies have found similar findings regarding the </w:t>
      </w:r>
      <w:r w:rsidRPr="001B7945">
        <w:lastRenderedPageBreak/>
        <w:t>relationship between state capacity and societal forces' noncompliance.</w:t>
      </w:r>
      <w:r>
        <w:t xml:space="preserve"> </w:t>
      </w:r>
      <w:r w:rsidRPr="001B7945">
        <w:t xml:space="preserve">These studies primarily suggest that the reason for unequal state capacity over territory is due to societal forces' noncompliance, and they primarily demonstrate the inequality of capacity over territory based on public goods provision </w:t>
      </w:r>
      <w:r>
        <w:rPr>
          <w:rFonts w:cs="Times New Roman"/>
        </w:rPr>
        <w:fldChar w:fldCharType="begin">
          <w:fldData xml:space="preserve">PEVuZE5vdGU+PENpdGU+PEF1dGhvcj5DaGFkaGE8L0F1dGhvcj48WWVhcj4yMDE4PC9ZZWFyPjxS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==
</w:fldData>
        </w:fldChar>
      </w:r>
      <w:r>
        <w:rPr>
          <w:rFonts w:cs="Times New Roman"/>
        </w:rPr>
        <w:instrText xml:space="preserve"> ADDIN EN.CITE </w:instrText>
      </w:r>
      <w:r>
        <w:rPr>
          <w:rFonts w:cs="Times New Roman"/>
        </w:rPr>
        <w:fldChar w:fldCharType="begin">
          <w:fldData xml:space="preserve">PEVuZE5vdGU+PENpdGU+PEF1dGhvcj5DaGFkaGE8L0F1dGhvcj48WWVhcj4yMDE4PC9ZZWFyPjxS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==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Chadha and Nandwani 2018; Giraudy and Luna 2017; Gao 2016; Singh and vom Hau 2016; Soifer 2015)</w:t>
      </w:r>
      <w:r>
        <w:rPr>
          <w:rFonts w:cs="Times New Roman"/>
        </w:rPr>
        <w:fldChar w:fldCharType="end"/>
      </w:r>
      <w:r>
        <w:rPr>
          <w:rFonts w:cs="Times New Roman"/>
        </w:rPr>
        <w:t xml:space="preserve">. </w:t>
      </w:r>
      <w:r w:rsidRPr="001B7945">
        <w:t>In this sense, because my research examines the relationship between societal forces' noncompliance, i.e., territorial challengers, and state capacity, which I conceptualize as a territorial reach based on public goods provision, it fits into this literature.</w:t>
      </w:r>
      <w:r>
        <w:t xml:space="preserve"> </w:t>
      </w:r>
      <w:r w:rsidRPr="001B7945">
        <w:t>This literature is relatively new in the political science literature in the sense that subnational comparison is gaining importance in the last decade because it provides more systematic causality between variables</w:t>
      </w:r>
      <w:r>
        <w:t xml:space="preserve"> </w:t>
      </w:r>
      <w:r>
        <w:rPr>
          <w:rFonts w:cs="Times New Roman"/>
        </w:rPr>
        <w:fldChar w:fldCharType="begin"/>
      </w:r>
      <w:r>
        <w:rPr>
          <w:rFonts w:cs="Times New Roman"/>
        </w:rPr>
        <w:instrText xml:space="preserve"> ADDIN EN.CITE &lt;EndNote&gt;&lt;Cite&gt;&lt;Author&gt;Soifer&lt;/Author&gt;&lt;Year&gt;2019&lt;/Year&gt;&lt;RecNum&gt;256&lt;/RecNum&gt;&lt;DisplayText&gt;(Soifer 2019)&lt;/DisplayText&gt;&lt;record&gt;&lt;rec-number&gt;256&lt;/rec-number&gt;&lt;foreign-keys&gt;&lt;key app="EN" db-id="w2ar0rr2ldszf4esetpxvasnfp2sa5t2zr0w" timestamp="1619749687" guid="98c6e4cb-da82-4b54-9bbc-e2ac7085eaab"&gt;256&lt;/key&gt;&lt;/foreign-keys&gt;&lt;ref-type name="Book Section"&gt;5&lt;/ref-type&gt;&lt;contributors&gt;&lt;authors&gt;&lt;author&gt;Soifer, Hillel David&lt;/author&gt;&lt;/authors&gt;&lt;secondary-authors&gt;&lt;author&gt;Giraudy, Agustina&lt;/author&gt;&lt;author&gt;Moncada, Eduardo&lt;/author&gt;&lt;author&gt;Snyder, Richard&lt;/author&gt;&lt;/secondary-authors&gt;&lt;/contributors&gt;&lt;titles&gt;&lt;title&gt;Units of Analysis in Subnational Research&lt;/title&gt;&lt;secondary-title&gt;Inside Countries: Subnational Research in Comparative Politics&lt;/secondary-title&gt;&lt;/titles&gt;&lt;pages&gt;92-112&lt;/pages&gt;&lt;dates&gt;&lt;year&gt;2019&lt;/year&gt;&lt;/dates&gt;&lt;pub-location&gt;Cambridge&lt;/pub-location&gt;&lt;publisher&gt;Cambridge University Press&lt;/publisher&gt;&lt;isbn&gt;9781108496582&lt;/isbn&gt;&lt;urls&gt;&lt;related-urls&gt;&lt;url&gt;https://www.cambridge.org/core/books/inside-countries/units-of-analysis-in-subnational-research/93B8E509A44925B88B176BC02127FA97&lt;/url&gt;&lt;/related-urls&gt;&lt;/urls&gt;&lt;electronic-resource-num&gt;DOI: 10.1017/9781108678384.003&lt;/electronic-resource-num&gt;&lt;remote-database-name&gt;Cambridge Core&lt;/remote-database-name&gt;&lt;remote-database-provider&gt;Cambridge University Press&lt;/remote-database-provider&gt;&lt;/record&gt;&lt;/Cite&gt;&lt;/EndNote&gt;</w:instrText>
      </w:r>
      <w:r>
        <w:rPr>
          <w:rFonts w:cs="Times New Roman"/>
        </w:rPr>
        <w:fldChar w:fldCharType="separate"/>
      </w:r>
      <w:r>
        <w:rPr>
          <w:rFonts w:cs="Times New Roman"/>
          <w:noProof/>
        </w:rPr>
        <w:t>(Soifer 2019)</w:t>
      </w:r>
      <w:r>
        <w:rPr>
          <w:rFonts w:cs="Times New Roman"/>
        </w:rPr>
        <w:fldChar w:fldCharType="end"/>
      </w:r>
      <w:r>
        <w:rPr>
          <w:rFonts w:cs="Times New Roman"/>
        </w:rPr>
        <w:t xml:space="preserve">. </w:t>
      </w:r>
      <w:r w:rsidRPr="001B7945">
        <w:t>As a result, by examining the case of Turkey, my research will contribute to the literature in this regard.</w:t>
      </w:r>
    </w:p>
    <w:p w14:paraId="78DD4BDB" w14:textId="1C366FE7" w:rsidR="006566C4" w:rsidRPr="007B7CF0" w:rsidRDefault="006566C4" w:rsidP="006566C4">
      <w:pPr>
        <w:pStyle w:val="ListeParagraf"/>
        <w:numPr>
          <w:ilvl w:val="0"/>
          <w:numId w:val="1"/>
        </w:numPr>
        <w:rPr>
          <w:b/>
          <w:bCs/>
          <w:sz w:val="28"/>
          <w:szCs w:val="28"/>
        </w:rPr>
      </w:pPr>
      <w:r w:rsidRPr="007B7CF0">
        <w:rPr>
          <w:b/>
          <w:bCs/>
          <w:sz w:val="28"/>
          <w:szCs w:val="28"/>
        </w:rPr>
        <w:t>Research Design</w:t>
      </w:r>
      <w:r w:rsidR="00337DD1">
        <w:rPr>
          <w:b/>
          <w:bCs/>
          <w:sz w:val="28"/>
          <w:szCs w:val="28"/>
        </w:rPr>
        <w:t xml:space="preserve"> and Findings</w:t>
      </w:r>
    </w:p>
    <w:p w14:paraId="716784B7" w14:textId="5EDB9B7C" w:rsidR="006566C4" w:rsidRDefault="00103B65" w:rsidP="006566C4">
      <w:r>
        <w:t xml:space="preserve">As I stated above, </w:t>
      </w:r>
      <w:r w:rsidR="001B2B26">
        <w:t xml:space="preserve">I examine the level of state capacity </w:t>
      </w:r>
      <w:r w:rsidR="00297071">
        <w:t xml:space="preserve">based on the public goods provision as </w:t>
      </w:r>
      <w:r w:rsidR="005F6D77">
        <w:t>compatible with the literature</w:t>
      </w:r>
      <w:r w:rsidR="00A74FB4">
        <w:t xml:space="preserve">. </w:t>
      </w:r>
      <w:r w:rsidR="00753553">
        <w:t xml:space="preserve">My main aim </w:t>
      </w:r>
      <w:r w:rsidR="003445B9">
        <w:t xml:space="preserve">is to </w:t>
      </w:r>
      <w:r w:rsidR="0022718E">
        <w:t xml:space="preserve">demonstrate </w:t>
      </w:r>
      <w:r w:rsidR="000C2F81">
        <w:t xml:space="preserve">the unequal state capacity </w:t>
      </w:r>
      <w:r w:rsidR="00B00075">
        <w:t xml:space="preserve">in the </w:t>
      </w:r>
      <w:r w:rsidR="0036247B">
        <w:t>Turkish territory based on spatial analysis</w:t>
      </w:r>
      <w:r w:rsidR="001A1599">
        <w:t xml:space="preserve"> with data regarding public goods provision. </w:t>
      </w:r>
      <w:r w:rsidR="00CD5E99">
        <w:t xml:space="preserve">My primary expectation </w:t>
      </w:r>
      <w:r w:rsidR="00901135">
        <w:t xml:space="preserve">is that </w:t>
      </w:r>
      <w:r w:rsidR="001B5574">
        <w:t xml:space="preserve">the state capacity is underdeveloped in provinces where </w:t>
      </w:r>
      <w:r w:rsidR="00E30777">
        <w:t xml:space="preserve">territorial challengers </w:t>
      </w:r>
      <w:r w:rsidR="00A5759F">
        <w:t xml:space="preserve">organized revolt </w:t>
      </w:r>
      <w:r w:rsidR="00287234">
        <w:t xml:space="preserve">during the state formation process of the Turkish state. </w:t>
      </w:r>
      <w:r w:rsidR="00825227">
        <w:t xml:space="preserve">I identify the state formation years for Turkey </w:t>
      </w:r>
      <w:r w:rsidR="00B97B7E">
        <w:t xml:space="preserve">as </w:t>
      </w:r>
      <w:r w:rsidR="00BB41FA">
        <w:t xml:space="preserve">the </w:t>
      </w:r>
      <w:r w:rsidR="00B97B7E">
        <w:t xml:space="preserve">years between 1923 and 1938. </w:t>
      </w:r>
      <w:r w:rsidR="00FB16AB">
        <w:t xml:space="preserve">During these years, </w:t>
      </w:r>
      <w:r w:rsidR="002D3FAE">
        <w:t xml:space="preserve">the Turkish political elite </w:t>
      </w:r>
      <w:r w:rsidR="008761B6">
        <w:t xml:space="preserve">aimed to </w:t>
      </w:r>
      <w:r w:rsidR="003C7D1B">
        <w:t>centralize the authority</w:t>
      </w:r>
      <w:r w:rsidR="002B45C1">
        <w:t>. However</w:t>
      </w:r>
      <w:r w:rsidR="00791B8D">
        <w:t xml:space="preserve">, </w:t>
      </w:r>
      <w:r w:rsidR="0098617C">
        <w:t xml:space="preserve">the Kurds </w:t>
      </w:r>
      <w:r w:rsidR="00680D12">
        <w:t xml:space="preserve">challenged this </w:t>
      </w:r>
      <w:r w:rsidR="002071BA">
        <w:t xml:space="preserve">effort of the Turkish political elite </w:t>
      </w:r>
      <w:r w:rsidR="003F638D">
        <w:t xml:space="preserve">by organizing </w:t>
      </w:r>
      <w:r w:rsidR="00D27233">
        <w:t xml:space="preserve">18 revolts </w:t>
      </w:r>
      <w:r w:rsidR="00296B5E">
        <w:t xml:space="preserve">that aimed to create </w:t>
      </w:r>
      <w:r w:rsidR="00514026">
        <w:t>an independent state</w:t>
      </w:r>
      <w:r w:rsidR="00FD4AB4">
        <w:t xml:space="preserve">. </w:t>
      </w:r>
      <w:r w:rsidR="001430D7">
        <w:t xml:space="preserve">Consequently, </w:t>
      </w:r>
      <w:r w:rsidR="002515C7">
        <w:t>the Turkish state</w:t>
      </w:r>
      <w:r w:rsidR="00E96A41">
        <w:t>, which</w:t>
      </w:r>
      <w:r w:rsidR="00CB3FF4">
        <w:t xml:space="preserve"> </w:t>
      </w:r>
      <w:r w:rsidR="00EF1E94">
        <w:t>had</w:t>
      </w:r>
      <w:r w:rsidR="00684B5F">
        <w:t xml:space="preserve"> skeptical</w:t>
      </w:r>
      <w:r w:rsidR="00CB3FF4">
        <w:t xml:space="preserve"> </w:t>
      </w:r>
      <w:r w:rsidR="00EC3710">
        <w:t>attitudes</w:t>
      </w:r>
      <w:r w:rsidR="00CB3FF4">
        <w:t xml:space="preserve"> </w:t>
      </w:r>
      <w:r w:rsidR="005358D2">
        <w:t xml:space="preserve">toward </w:t>
      </w:r>
      <w:r w:rsidR="00EC3710">
        <w:t xml:space="preserve">the Kurds and mostly Kurdish-populated </w:t>
      </w:r>
      <w:r w:rsidR="003F5A4D">
        <w:t>provinces</w:t>
      </w:r>
      <w:r w:rsidR="00C21EE2">
        <w:t xml:space="preserve">, </w:t>
      </w:r>
      <w:r w:rsidR="00375161">
        <w:t xml:space="preserve">could not </w:t>
      </w:r>
      <w:r w:rsidR="00BE0650">
        <w:t xml:space="preserve">develop </w:t>
      </w:r>
      <w:r w:rsidR="00365D1F">
        <w:t xml:space="preserve">equal state capacity over these provinces compared to others. </w:t>
      </w:r>
      <w:r w:rsidR="00F63020">
        <w:t xml:space="preserve">To </w:t>
      </w:r>
      <w:r w:rsidR="00C01CD1">
        <w:t>demonstrate</w:t>
      </w:r>
      <w:r w:rsidR="00F63020">
        <w:t xml:space="preserve"> th</w:t>
      </w:r>
      <w:r w:rsidR="00C01CD1">
        <w:t>is</w:t>
      </w:r>
      <w:r w:rsidR="00F63020">
        <w:t xml:space="preserve"> relationship</w:t>
      </w:r>
      <w:r w:rsidR="00C73BE9">
        <w:t xml:space="preserve">, I use </w:t>
      </w:r>
      <w:r w:rsidR="00BB41FA">
        <w:t xml:space="preserve">the </w:t>
      </w:r>
      <w:r w:rsidR="00C73BE9">
        <w:t xml:space="preserve">spatial analysis technique. </w:t>
      </w:r>
    </w:p>
    <w:p w14:paraId="7167E460" w14:textId="3F8889DD" w:rsidR="0077168B" w:rsidRDefault="00B47F46" w:rsidP="00A83989">
      <w:r>
        <w:lastRenderedPageBreak/>
        <w:t xml:space="preserve">In order to show </w:t>
      </w:r>
      <w:r w:rsidR="00F47438">
        <w:t xml:space="preserve">provinces where </w:t>
      </w:r>
      <w:r w:rsidR="007271A9">
        <w:t>revolts occurred, I collected data</w:t>
      </w:r>
      <w:r w:rsidR="00262A26">
        <w:t xml:space="preserve"> regarding the location of </w:t>
      </w:r>
      <w:r w:rsidR="00E40EF5">
        <w:t>revolts</w:t>
      </w:r>
      <w:r w:rsidR="007271A9">
        <w:t xml:space="preserve"> from </w:t>
      </w:r>
      <w:r w:rsidR="00262A26">
        <w:t>Genelkurmay Be</w:t>
      </w:r>
      <w:r w:rsidR="00E40EF5">
        <w:t xml:space="preserve">lgelerinde Kürt İsyanları </w:t>
      </w:r>
      <w:r w:rsidR="00E40EF5">
        <w:fldChar w:fldCharType="begin"/>
      </w:r>
      <w:r w:rsidR="00E40EF5">
        <w:instrText xml:space="preserve"> ADDIN EN.CITE &lt;EndNote&gt;&lt;Cite&gt;&lt;Author&gt;Hâllı&lt;/Author&gt;&lt;Year&gt;1992&lt;/Year&gt;&lt;RecNum&gt;43&lt;/RecNum&gt;&lt;DisplayText&gt;(Hâllı 1992)&lt;/DisplayText&gt;&lt;record&gt;&lt;rec-number&gt;43&lt;/rec-number&gt;&lt;foreign-keys&gt;&lt;key app="EN" db-id="w2ar0rr2ldszf4esetpxvasnfp2sa5t2zr0w" timestamp="1611779722" guid="144c4580-1a6f-47dd-86ed-99ce653abd77"&gt;43&lt;/key&gt;&lt;/foreign-keys&gt;&lt;ref-type name="Book"&gt;6&lt;/ref-type&gt;&lt;contributors&gt;&lt;authors&gt;&lt;author&gt;Hâllı, Reşat&lt;/author&gt;&lt;/authors&gt;&lt;/contributors&gt;&lt;titles&gt;&lt;title&gt;Genelkurmay Belgelerinde Kürt İsyanları&lt;/title&gt;&lt;secondary-title&gt;CI, II, III&lt;/secondary-title&gt;&lt;/titles&gt;&lt;num-vols&gt;3&lt;/num-vols&gt;&lt;dates&gt;&lt;year&gt;1992&lt;/year&gt;&lt;/dates&gt;&lt;pub-location&gt;İstanbul&lt;/pub-location&gt;&lt;publisher&gt;Kaynak Yayınları&lt;/publisher&gt;&lt;urls&gt;&lt;/urls&gt;&lt;/record&gt;&lt;/Cite&gt;&lt;/EndNote&gt;</w:instrText>
      </w:r>
      <w:r w:rsidR="00E40EF5">
        <w:fldChar w:fldCharType="separate"/>
      </w:r>
      <w:r w:rsidR="00E40EF5">
        <w:rPr>
          <w:noProof/>
        </w:rPr>
        <w:t>(Hâllı 1992)</w:t>
      </w:r>
      <w:r w:rsidR="00E40EF5">
        <w:fldChar w:fldCharType="end"/>
      </w:r>
      <w:r w:rsidR="00E40EF5">
        <w:t xml:space="preserve">. </w:t>
      </w:r>
      <w:r w:rsidR="009A2842" w:rsidRPr="009A2842">
        <w:t>I coded the revolts variable as a binary variable taking 1 if a revolt occurred in a province or 0 otherwise.</w:t>
      </w:r>
      <w:r w:rsidR="001B2192">
        <w:t xml:space="preserve"> Figure 1 demonstrates the provinces where revolts occurred in </w:t>
      </w:r>
      <w:r w:rsidR="00BB41FA">
        <w:t xml:space="preserve">the </w:t>
      </w:r>
      <w:r w:rsidR="001B2192">
        <w:t>years between 1923 and 1938</w:t>
      </w:r>
      <w:r w:rsidR="00477212">
        <w:t xml:space="preserve">. </w:t>
      </w:r>
      <w:r w:rsidR="0077168B">
        <w:t xml:space="preserve">As is seen </w:t>
      </w:r>
      <w:r w:rsidR="00BB41FA">
        <w:t>in</w:t>
      </w:r>
      <w:r w:rsidR="0077168B">
        <w:t xml:space="preserve"> Figure 1, </w:t>
      </w:r>
      <w:proofErr w:type="gramStart"/>
      <w:r w:rsidR="0077168B">
        <w:t>all of</w:t>
      </w:r>
      <w:proofErr w:type="gramEnd"/>
      <w:r w:rsidR="0077168B">
        <w:t xml:space="preserve"> </w:t>
      </w:r>
      <w:r w:rsidR="00BB41FA">
        <w:t xml:space="preserve">the </w:t>
      </w:r>
      <w:r w:rsidR="0077168B">
        <w:t xml:space="preserve">revolts occurred </w:t>
      </w:r>
      <w:r w:rsidR="001050AF">
        <w:t>in the east of Turkey</w:t>
      </w:r>
      <w:r w:rsidR="00EF796D">
        <w:t xml:space="preserve">. </w:t>
      </w:r>
      <w:r w:rsidR="007C4367">
        <w:t xml:space="preserve">Currently, </w:t>
      </w:r>
      <w:r w:rsidR="006A728B">
        <w:t xml:space="preserve">most of the Kurdish people </w:t>
      </w:r>
      <w:r w:rsidR="009521E1">
        <w:t xml:space="preserve">reside in these provinces. </w:t>
      </w:r>
    </w:p>
    <w:p w14:paraId="662D4B9A" w14:textId="741DB6D4" w:rsidR="001B2192" w:rsidRPr="001B2192" w:rsidRDefault="001B2192" w:rsidP="001B2192">
      <w:pPr>
        <w:pStyle w:val="ResimYazs"/>
        <w:keepNext/>
        <w:rPr>
          <w:sz w:val="24"/>
          <w:szCs w:val="24"/>
        </w:rPr>
      </w:pPr>
      <w:r w:rsidRPr="001B2192">
        <w:rPr>
          <w:sz w:val="24"/>
          <w:szCs w:val="24"/>
        </w:rPr>
        <w:t xml:space="preserve">Figure </w:t>
      </w:r>
      <w:r w:rsidRPr="001B2192">
        <w:rPr>
          <w:sz w:val="24"/>
          <w:szCs w:val="24"/>
        </w:rPr>
        <w:fldChar w:fldCharType="begin"/>
      </w:r>
      <w:r w:rsidRPr="001B2192">
        <w:rPr>
          <w:sz w:val="24"/>
          <w:szCs w:val="24"/>
        </w:rPr>
        <w:instrText xml:space="preserve"> SEQ Figure \* ARABIC </w:instrText>
      </w:r>
      <w:r w:rsidRPr="001B2192">
        <w:rPr>
          <w:sz w:val="24"/>
          <w:szCs w:val="24"/>
        </w:rPr>
        <w:fldChar w:fldCharType="separate"/>
      </w:r>
      <w:r w:rsidR="00695935">
        <w:rPr>
          <w:noProof/>
          <w:sz w:val="24"/>
          <w:szCs w:val="24"/>
        </w:rPr>
        <w:t>1</w:t>
      </w:r>
      <w:r w:rsidRPr="001B2192">
        <w:rPr>
          <w:sz w:val="24"/>
          <w:szCs w:val="24"/>
        </w:rPr>
        <w:fldChar w:fldCharType="end"/>
      </w:r>
      <w:r w:rsidRPr="001B2192">
        <w:rPr>
          <w:sz w:val="24"/>
          <w:szCs w:val="24"/>
        </w:rPr>
        <w:t xml:space="preserve"> The Provinces where Revolts occurred in </w:t>
      </w:r>
      <w:r w:rsidR="00BB41FA">
        <w:rPr>
          <w:sz w:val="24"/>
          <w:szCs w:val="24"/>
        </w:rPr>
        <w:t xml:space="preserve">the </w:t>
      </w:r>
      <w:r w:rsidRPr="001B2192">
        <w:rPr>
          <w:sz w:val="24"/>
          <w:szCs w:val="24"/>
        </w:rPr>
        <w:t>years between 1923 -</w:t>
      </w:r>
      <w:r>
        <w:rPr>
          <w:sz w:val="24"/>
          <w:szCs w:val="24"/>
        </w:rPr>
        <w:t xml:space="preserve"> </w:t>
      </w:r>
      <w:r w:rsidRPr="001B2192">
        <w:rPr>
          <w:sz w:val="24"/>
          <w:szCs w:val="24"/>
        </w:rPr>
        <w:t>1938</w:t>
      </w:r>
    </w:p>
    <w:p w14:paraId="2EDFD79C" w14:textId="0B96A208" w:rsidR="007B7CF0" w:rsidRDefault="001B2192" w:rsidP="00A83989">
      <w:r>
        <w:rPr>
          <w:noProof/>
        </w:rPr>
        <w:drawing>
          <wp:inline distT="0" distB="0" distL="0" distR="0" wp14:anchorId="2CD2BF1C" wp14:editId="005C7F70">
            <wp:extent cx="5759450" cy="3807460"/>
            <wp:effectExtent l="0" t="0" r="6350" b="254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sim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3807460"/>
                    </a:xfrm>
                    <a:prstGeom prst="rect">
                      <a:avLst/>
                    </a:prstGeom>
                  </pic:spPr>
                </pic:pic>
              </a:graphicData>
            </a:graphic>
          </wp:inline>
        </w:drawing>
      </w:r>
    </w:p>
    <w:p w14:paraId="417400B0" w14:textId="4779BE9C" w:rsidR="007B7CF0" w:rsidRDefault="009521E1" w:rsidP="00A83989">
      <w:r>
        <w:t xml:space="preserve">Therefore, my expectation is that the public goods provision regress toward the east of </w:t>
      </w:r>
      <w:r w:rsidR="00960853">
        <w:t>Turkey</w:t>
      </w:r>
      <w:r>
        <w:t xml:space="preserve">. </w:t>
      </w:r>
      <w:proofErr w:type="gramStart"/>
      <w:r w:rsidR="00393D19">
        <w:t>In order to</w:t>
      </w:r>
      <w:proofErr w:type="gramEnd"/>
      <w:r w:rsidR="00393D19">
        <w:t xml:space="preserve"> demonstrate </w:t>
      </w:r>
      <w:r w:rsidR="00960853">
        <w:t>th</w:t>
      </w:r>
      <w:r w:rsidR="00FF1B74">
        <w:t>is</w:t>
      </w:r>
      <w:r w:rsidR="00960853">
        <w:t xml:space="preserve"> regression, </w:t>
      </w:r>
      <w:r w:rsidR="00842CAB">
        <w:t xml:space="preserve">I use six different variables. </w:t>
      </w:r>
      <w:r w:rsidR="00FA6EFC">
        <w:t>I examine the public goods provision based on three sectors: health, education</w:t>
      </w:r>
      <w:r w:rsidR="00BB41FA">
        <w:t>,</w:t>
      </w:r>
      <w:r w:rsidR="00FA6EFC">
        <w:t xml:space="preserve"> and justice. Therefore</w:t>
      </w:r>
      <w:r w:rsidR="00A033F7">
        <w:t>, variables that I use</w:t>
      </w:r>
      <w:r w:rsidR="007C655F">
        <w:t xml:space="preserve"> for these sectors are </w:t>
      </w:r>
      <w:r w:rsidR="00971B5C">
        <w:t>the number of hospital bed</w:t>
      </w:r>
      <w:r w:rsidR="00695935">
        <w:t>s</w:t>
      </w:r>
      <w:r w:rsidR="005E7797">
        <w:t xml:space="preserve"> per 100.000 people, the number of public hospital</w:t>
      </w:r>
      <w:r w:rsidR="00695935">
        <w:t>s</w:t>
      </w:r>
      <w:r w:rsidR="005E7797">
        <w:t xml:space="preserve"> per 100.000 people, the number of </w:t>
      </w:r>
      <w:r w:rsidR="000176F8">
        <w:t>doctors</w:t>
      </w:r>
      <w:r w:rsidR="005E7797">
        <w:t xml:space="preserve"> per 100.000 people, the number of </w:t>
      </w:r>
      <w:r w:rsidR="000176F8">
        <w:t>schools</w:t>
      </w:r>
      <w:r w:rsidR="005E7797">
        <w:t xml:space="preserve"> per 100.000 5-9 </w:t>
      </w:r>
      <w:r w:rsidR="00581911">
        <w:t>aged</w:t>
      </w:r>
      <w:r w:rsidR="005E7797">
        <w:t xml:space="preserve"> people, </w:t>
      </w:r>
      <w:r w:rsidR="00D812C0">
        <w:t xml:space="preserve">the number of </w:t>
      </w:r>
      <w:r w:rsidR="008E461D">
        <w:t>classes</w:t>
      </w:r>
      <w:r w:rsidR="00D812C0">
        <w:t xml:space="preserve"> per 100.000 5-9 age</w:t>
      </w:r>
      <w:r w:rsidR="00581911">
        <w:t>d</w:t>
      </w:r>
      <w:r w:rsidR="00D812C0">
        <w:t xml:space="preserve"> people, </w:t>
      </w:r>
      <w:r w:rsidR="00492DE3">
        <w:t xml:space="preserve">and the </w:t>
      </w:r>
      <w:r w:rsidR="00492DE3">
        <w:lastRenderedPageBreak/>
        <w:t xml:space="preserve">number of </w:t>
      </w:r>
      <w:r w:rsidR="008E461D">
        <w:t>crimes</w:t>
      </w:r>
      <w:r w:rsidR="00492DE3">
        <w:t xml:space="preserve"> per 100.000 people</w:t>
      </w:r>
      <w:r w:rsidR="009A601D">
        <w:t>.</w:t>
      </w:r>
      <w:r w:rsidR="00DE5CB4">
        <w:t xml:space="preserve"> I collected these variables </w:t>
      </w:r>
      <w:r w:rsidR="00975972">
        <w:t>from TÜİK</w:t>
      </w:r>
      <w:r w:rsidR="0039463A">
        <w:rPr>
          <w:rStyle w:val="DipnotBavurusu"/>
        </w:rPr>
        <w:footnoteReference w:id="1"/>
      </w:r>
      <w:r w:rsidR="00975972">
        <w:t>.</w:t>
      </w:r>
      <w:r w:rsidR="0039463A">
        <w:t xml:space="preserve"> </w:t>
      </w:r>
      <w:r w:rsidR="00F87CEB">
        <w:t>Consequently, I use t</w:t>
      </w:r>
      <w:r w:rsidR="000176F8">
        <w:t xml:space="preserve">hese six </w:t>
      </w:r>
      <w:r w:rsidR="007E4F4A">
        <w:t xml:space="preserve">to demonstrate </w:t>
      </w:r>
      <w:r w:rsidR="00695935">
        <w:t xml:space="preserve">the variation </w:t>
      </w:r>
      <w:r w:rsidR="00BB41FA">
        <w:t>in</w:t>
      </w:r>
      <w:r w:rsidR="00695935">
        <w:t xml:space="preserve"> </w:t>
      </w:r>
      <w:r w:rsidR="007E4F4A">
        <w:t xml:space="preserve">the </w:t>
      </w:r>
      <w:r w:rsidR="00080CB6">
        <w:t xml:space="preserve">level of state capacity in provinces. </w:t>
      </w:r>
    </w:p>
    <w:p w14:paraId="3A330EC9" w14:textId="4C9C6796" w:rsidR="00E30B51" w:rsidRDefault="000B2E69" w:rsidP="00A83989">
      <w:r>
        <w:t>Maps</w:t>
      </w:r>
      <w:r w:rsidR="00C15C7E">
        <w:t xml:space="preserve"> 2 to 7 show the </w:t>
      </w:r>
      <w:r w:rsidR="00AD2978">
        <w:t xml:space="preserve">variation </w:t>
      </w:r>
      <w:r w:rsidR="00B07F87">
        <w:t xml:space="preserve">of the </w:t>
      </w:r>
      <w:r w:rsidR="00895792">
        <w:t>public goods provision</w:t>
      </w:r>
      <w:r w:rsidR="007A0440">
        <w:t xml:space="preserve">. </w:t>
      </w:r>
      <w:r w:rsidR="00C747D5">
        <w:t xml:space="preserve">While </w:t>
      </w:r>
      <w:r w:rsidR="00BB41FA">
        <w:t xml:space="preserve">the </w:t>
      </w:r>
      <w:r w:rsidR="00C747D5">
        <w:t xml:space="preserve">blue color </w:t>
      </w:r>
      <w:r w:rsidR="00DF4160">
        <w:t xml:space="preserve">indicates </w:t>
      </w:r>
      <w:r w:rsidR="00F977BF">
        <w:t>the low level</w:t>
      </w:r>
      <w:r w:rsidR="000A2117">
        <w:t xml:space="preserve">, </w:t>
      </w:r>
      <w:r w:rsidR="00BB41FA">
        <w:t xml:space="preserve">the </w:t>
      </w:r>
      <w:r w:rsidR="00547226">
        <w:t xml:space="preserve">yellow color </w:t>
      </w:r>
      <w:r w:rsidR="00B85610">
        <w:t xml:space="preserve">indicates </w:t>
      </w:r>
      <w:r w:rsidR="00BB41FA">
        <w:t xml:space="preserve">the </w:t>
      </w:r>
      <w:r w:rsidR="00B15782">
        <w:t xml:space="preserve">high level </w:t>
      </w:r>
      <w:r w:rsidR="001F7C9E">
        <w:t xml:space="preserve">for these variables. </w:t>
      </w:r>
      <w:r w:rsidR="002235B8" w:rsidRPr="002235B8">
        <w:t>As is seen from maps, except for the number of crimes per 100.000 people, the level of other variables is low in most provinces of the eastern part of Turkey.</w:t>
      </w:r>
      <w:r w:rsidR="008E1A74">
        <w:t xml:space="preserve"> </w:t>
      </w:r>
      <w:r w:rsidR="00862D80" w:rsidRPr="00862D80">
        <w:t>Although these low-level provinces do not match perfectly with provinces where the revolts occurred, the regression of the level from the western part of Turkey to the eastern part supports my expectation regarding the relationship between the territorial challengers and the unequal state capacity. The only variable that does not support my expectation is the number of crimes per 100.000 people because the level of crime increases from the eastern to the western part of Turkey. My expectation was the contrary.</w:t>
      </w:r>
      <w:r w:rsidR="00862D80">
        <w:t xml:space="preserve"> </w:t>
      </w:r>
      <w:r w:rsidR="005F0AED" w:rsidRPr="005F0AED">
        <w:t>The reason for that would be that the Turkish state’s police forces over the eastern provinces might not be strong enough as much as in the western part of Turkey to detect and capture criminals.</w:t>
      </w:r>
      <w:r w:rsidR="0099736A">
        <w:t xml:space="preserve"> </w:t>
      </w:r>
    </w:p>
    <w:p w14:paraId="4FCCE453" w14:textId="5694C8AA" w:rsidR="00623F54" w:rsidRDefault="003A6B4F" w:rsidP="003A6B4F">
      <w:pPr>
        <w:pStyle w:val="ListeParagraf"/>
        <w:numPr>
          <w:ilvl w:val="0"/>
          <w:numId w:val="1"/>
        </w:numPr>
        <w:rPr>
          <w:b/>
          <w:bCs/>
          <w:sz w:val="28"/>
          <w:szCs w:val="28"/>
        </w:rPr>
      </w:pPr>
      <w:r w:rsidRPr="003A6B4F">
        <w:rPr>
          <w:b/>
          <w:bCs/>
          <w:sz w:val="28"/>
          <w:szCs w:val="28"/>
        </w:rPr>
        <w:t>Conclusion</w:t>
      </w:r>
    </w:p>
    <w:p w14:paraId="41386734" w14:textId="7B62F55D" w:rsidR="0010292D" w:rsidRPr="003A6B4F" w:rsidRDefault="0010292D" w:rsidP="003A6B4F">
      <w:r w:rsidRPr="0010292D">
        <w:t xml:space="preserve">As a result, in this research, by using spatial analysis, I analyzed my theoretical expectation. My argument basically suggests that during the state formation process, since territorial challengers organized revolts to create an independent state, the state could not develop equal state capacity over the territory. </w:t>
      </w:r>
      <w:proofErr w:type="gramStart"/>
      <w:r w:rsidRPr="0010292D">
        <w:t>In order to</w:t>
      </w:r>
      <w:proofErr w:type="gramEnd"/>
      <w:r w:rsidRPr="0010292D">
        <w:t xml:space="preserve"> test this expectation, I choose the Republic of Turkey as a case, and I measure the state capacity based on the public goods provision of three sectors, which are health, education, and crime. I collected data from TÜİK, and the variables I used are the number of hospital beds per 100.000 people, the number of public hospitals per 100.000 people, the number of doctors per 100.000 people, the number of schools per 100.000 5-9 aged people, the number of classes per 100.000 5-9 aged people, and the number of crimes per </w:t>
      </w:r>
      <w:r w:rsidRPr="0010292D">
        <w:lastRenderedPageBreak/>
        <w:t xml:space="preserve">100.000 people. Consequently, the findings based on the spatial analysis support my theoretical expectation. The level of public goods </w:t>
      </w:r>
      <w:proofErr w:type="gramStart"/>
      <w:r w:rsidRPr="0010292D">
        <w:t>provision</w:t>
      </w:r>
      <w:proofErr w:type="gramEnd"/>
      <w:r w:rsidRPr="0010292D">
        <w:t xml:space="preserve"> basically decreased from the western part to the eastern part of Turkey, where the territorial challengers organized revolts during the years between 1923 and 1938.</w:t>
      </w:r>
      <w:r w:rsidR="00525B90">
        <w:t xml:space="preserve"> </w:t>
      </w:r>
    </w:p>
    <w:p w14:paraId="3EA30CAE" w14:textId="73582AF7" w:rsidR="00695935" w:rsidRPr="00695935" w:rsidRDefault="00695935" w:rsidP="00695935">
      <w:pPr>
        <w:pStyle w:val="ResimYazs"/>
        <w:keepNext/>
        <w:rPr>
          <w:sz w:val="24"/>
          <w:szCs w:val="24"/>
        </w:rPr>
      </w:pPr>
      <w:r w:rsidRPr="00695935">
        <w:rPr>
          <w:sz w:val="24"/>
          <w:szCs w:val="24"/>
        </w:rPr>
        <w:t xml:space="preserve">Figure </w:t>
      </w:r>
      <w:r w:rsidRPr="00695935">
        <w:rPr>
          <w:sz w:val="24"/>
          <w:szCs w:val="24"/>
        </w:rPr>
        <w:fldChar w:fldCharType="begin"/>
      </w:r>
      <w:r w:rsidRPr="00695935">
        <w:rPr>
          <w:sz w:val="24"/>
          <w:szCs w:val="24"/>
        </w:rPr>
        <w:instrText xml:space="preserve"> SEQ Figure \* ARABIC </w:instrText>
      </w:r>
      <w:r w:rsidRPr="00695935">
        <w:rPr>
          <w:sz w:val="24"/>
          <w:szCs w:val="24"/>
        </w:rPr>
        <w:fldChar w:fldCharType="separate"/>
      </w:r>
      <w:r>
        <w:rPr>
          <w:noProof/>
          <w:sz w:val="24"/>
          <w:szCs w:val="24"/>
        </w:rPr>
        <w:t>2</w:t>
      </w:r>
      <w:r w:rsidRPr="00695935">
        <w:rPr>
          <w:sz w:val="24"/>
          <w:szCs w:val="24"/>
        </w:rPr>
        <w:fldChar w:fldCharType="end"/>
      </w:r>
      <w:r w:rsidRPr="00695935">
        <w:rPr>
          <w:sz w:val="24"/>
          <w:szCs w:val="24"/>
        </w:rPr>
        <w:t xml:space="preserve"> The Number of Hospital Beds per 100.000 people</w:t>
      </w:r>
    </w:p>
    <w:p w14:paraId="53DD2E7D" w14:textId="5509EC54" w:rsidR="007B7CF0" w:rsidRDefault="00FE0E55" w:rsidP="00A83989">
      <w:r>
        <w:rPr>
          <w:noProof/>
        </w:rPr>
        <w:drawing>
          <wp:inline distT="0" distB="0" distL="0" distR="0" wp14:anchorId="78BC2948" wp14:editId="07310DC2">
            <wp:extent cx="5759450" cy="3753485"/>
            <wp:effectExtent l="0" t="0" r="6350" b="5715"/>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9450" cy="3753485"/>
                    </a:xfrm>
                    <a:prstGeom prst="rect">
                      <a:avLst/>
                    </a:prstGeom>
                  </pic:spPr>
                </pic:pic>
              </a:graphicData>
            </a:graphic>
          </wp:inline>
        </w:drawing>
      </w:r>
    </w:p>
    <w:p w14:paraId="0693148C" w14:textId="5387FC26" w:rsidR="00BD2F8D" w:rsidRDefault="00BD2F8D" w:rsidP="00A83989"/>
    <w:p w14:paraId="072E6449" w14:textId="7753FF36" w:rsidR="00695935" w:rsidRPr="00695935" w:rsidRDefault="00695935" w:rsidP="00695935">
      <w:pPr>
        <w:pStyle w:val="ResimYazs"/>
        <w:keepNext/>
        <w:rPr>
          <w:sz w:val="24"/>
          <w:szCs w:val="24"/>
        </w:rPr>
      </w:pPr>
      <w:r w:rsidRPr="00695935">
        <w:rPr>
          <w:sz w:val="24"/>
          <w:szCs w:val="24"/>
        </w:rPr>
        <w:lastRenderedPageBreak/>
        <w:t xml:space="preserve">Figure </w:t>
      </w:r>
      <w:r w:rsidRPr="00695935">
        <w:rPr>
          <w:sz w:val="24"/>
          <w:szCs w:val="24"/>
        </w:rPr>
        <w:fldChar w:fldCharType="begin"/>
      </w:r>
      <w:r w:rsidRPr="00695935">
        <w:rPr>
          <w:sz w:val="24"/>
          <w:szCs w:val="24"/>
        </w:rPr>
        <w:instrText xml:space="preserve"> SEQ Figure \* ARABIC </w:instrText>
      </w:r>
      <w:r w:rsidRPr="00695935">
        <w:rPr>
          <w:sz w:val="24"/>
          <w:szCs w:val="24"/>
        </w:rPr>
        <w:fldChar w:fldCharType="separate"/>
      </w:r>
      <w:r>
        <w:rPr>
          <w:noProof/>
          <w:sz w:val="24"/>
          <w:szCs w:val="24"/>
        </w:rPr>
        <w:t>3</w:t>
      </w:r>
      <w:r w:rsidRPr="00695935">
        <w:rPr>
          <w:sz w:val="24"/>
          <w:szCs w:val="24"/>
        </w:rPr>
        <w:fldChar w:fldCharType="end"/>
      </w:r>
      <w:r w:rsidRPr="00695935">
        <w:rPr>
          <w:sz w:val="24"/>
          <w:szCs w:val="24"/>
        </w:rPr>
        <w:t xml:space="preserve"> The Number of Public Hospitals per 100.000 people</w:t>
      </w:r>
    </w:p>
    <w:p w14:paraId="221731D8" w14:textId="4435067E" w:rsidR="00BD2F8D" w:rsidRDefault="00FE0E55" w:rsidP="00A83989">
      <w:r>
        <w:rPr>
          <w:noProof/>
        </w:rPr>
        <w:drawing>
          <wp:inline distT="0" distB="0" distL="0" distR="0" wp14:anchorId="461991A1" wp14:editId="5BCE7BC3">
            <wp:extent cx="5759450" cy="3753485"/>
            <wp:effectExtent l="0" t="0" r="6350" b="5715"/>
            <wp:docPr id="3"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im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9450" cy="3753485"/>
                    </a:xfrm>
                    <a:prstGeom prst="rect">
                      <a:avLst/>
                    </a:prstGeom>
                  </pic:spPr>
                </pic:pic>
              </a:graphicData>
            </a:graphic>
          </wp:inline>
        </w:drawing>
      </w:r>
    </w:p>
    <w:p w14:paraId="579CAEFD" w14:textId="22F4CD80" w:rsidR="00695935" w:rsidRPr="00695935" w:rsidRDefault="00695935" w:rsidP="00695935">
      <w:pPr>
        <w:pStyle w:val="ResimYazs"/>
        <w:keepNext/>
        <w:rPr>
          <w:sz w:val="24"/>
          <w:szCs w:val="24"/>
        </w:rPr>
      </w:pPr>
      <w:r w:rsidRPr="00695935">
        <w:rPr>
          <w:sz w:val="24"/>
          <w:szCs w:val="24"/>
        </w:rPr>
        <w:t xml:space="preserve">Figure </w:t>
      </w:r>
      <w:r w:rsidRPr="00695935">
        <w:rPr>
          <w:sz w:val="24"/>
          <w:szCs w:val="24"/>
        </w:rPr>
        <w:fldChar w:fldCharType="begin"/>
      </w:r>
      <w:r w:rsidRPr="00695935">
        <w:rPr>
          <w:sz w:val="24"/>
          <w:szCs w:val="24"/>
        </w:rPr>
        <w:instrText xml:space="preserve"> SEQ Figure \* ARABIC </w:instrText>
      </w:r>
      <w:r w:rsidRPr="00695935">
        <w:rPr>
          <w:sz w:val="24"/>
          <w:szCs w:val="24"/>
        </w:rPr>
        <w:fldChar w:fldCharType="separate"/>
      </w:r>
      <w:r>
        <w:rPr>
          <w:noProof/>
          <w:sz w:val="24"/>
          <w:szCs w:val="24"/>
        </w:rPr>
        <w:t>4</w:t>
      </w:r>
      <w:r w:rsidRPr="00695935">
        <w:rPr>
          <w:sz w:val="24"/>
          <w:szCs w:val="24"/>
        </w:rPr>
        <w:fldChar w:fldCharType="end"/>
      </w:r>
      <w:r w:rsidRPr="00695935">
        <w:rPr>
          <w:sz w:val="24"/>
          <w:szCs w:val="24"/>
        </w:rPr>
        <w:t xml:space="preserve"> The Number of Doctors per 100.000 people</w:t>
      </w:r>
    </w:p>
    <w:p w14:paraId="20F6B35E" w14:textId="1EBC4F9F" w:rsidR="00BD2F8D" w:rsidRDefault="00FE0E55" w:rsidP="00A83989">
      <w:r>
        <w:rPr>
          <w:noProof/>
        </w:rPr>
        <w:drawing>
          <wp:inline distT="0" distB="0" distL="0" distR="0" wp14:anchorId="2DA44DAD" wp14:editId="52B5AD0B">
            <wp:extent cx="5759450" cy="3753485"/>
            <wp:effectExtent l="0" t="0" r="6350" b="5715"/>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im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450" cy="3753485"/>
                    </a:xfrm>
                    <a:prstGeom prst="rect">
                      <a:avLst/>
                    </a:prstGeom>
                  </pic:spPr>
                </pic:pic>
              </a:graphicData>
            </a:graphic>
          </wp:inline>
        </w:drawing>
      </w:r>
    </w:p>
    <w:p w14:paraId="5FCBB667" w14:textId="7356B226" w:rsidR="00695935" w:rsidRPr="00695935" w:rsidRDefault="00695935" w:rsidP="00695935">
      <w:pPr>
        <w:pStyle w:val="ResimYazs"/>
        <w:keepNext/>
        <w:rPr>
          <w:sz w:val="24"/>
          <w:szCs w:val="24"/>
        </w:rPr>
      </w:pPr>
      <w:r w:rsidRPr="00695935">
        <w:rPr>
          <w:sz w:val="24"/>
          <w:szCs w:val="24"/>
        </w:rPr>
        <w:lastRenderedPageBreak/>
        <w:t xml:space="preserve">Figure </w:t>
      </w:r>
      <w:r w:rsidRPr="00695935">
        <w:rPr>
          <w:sz w:val="24"/>
          <w:szCs w:val="24"/>
        </w:rPr>
        <w:fldChar w:fldCharType="begin"/>
      </w:r>
      <w:r w:rsidRPr="00695935">
        <w:rPr>
          <w:sz w:val="24"/>
          <w:szCs w:val="24"/>
        </w:rPr>
        <w:instrText xml:space="preserve"> SEQ Figure \* ARABIC </w:instrText>
      </w:r>
      <w:r w:rsidRPr="00695935">
        <w:rPr>
          <w:sz w:val="24"/>
          <w:szCs w:val="24"/>
        </w:rPr>
        <w:fldChar w:fldCharType="separate"/>
      </w:r>
      <w:r>
        <w:rPr>
          <w:noProof/>
          <w:sz w:val="24"/>
          <w:szCs w:val="24"/>
        </w:rPr>
        <w:t>5</w:t>
      </w:r>
      <w:r w:rsidRPr="00695935">
        <w:rPr>
          <w:sz w:val="24"/>
          <w:szCs w:val="24"/>
        </w:rPr>
        <w:fldChar w:fldCharType="end"/>
      </w:r>
      <w:r w:rsidRPr="00695935">
        <w:rPr>
          <w:sz w:val="24"/>
          <w:szCs w:val="24"/>
        </w:rPr>
        <w:t xml:space="preserve"> The Number of Schools per 100.000 5-9 aged people</w:t>
      </w:r>
    </w:p>
    <w:p w14:paraId="3FF99ED7" w14:textId="6BF62355" w:rsidR="00FE0E55" w:rsidRDefault="00FE0E55" w:rsidP="00A83989">
      <w:r>
        <w:rPr>
          <w:noProof/>
        </w:rPr>
        <w:drawing>
          <wp:inline distT="0" distB="0" distL="0" distR="0" wp14:anchorId="0AD2B89E" wp14:editId="68015312">
            <wp:extent cx="5759450" cy="3783330"/>
            <wp:effectExtent l="0" t="0" r="6350" b="1270"/>
            <wp:docPr id="5" name="Resi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m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3783330"/>
                    </a:xfrm>
                    <a:prstGeom prst="rect">
                      <a:avLst/>
                    </a:prstGeom>
                  </pic:spPr>
                </pic:pic>
              </a:graphicData>
            </a:graphic>
          </wp:inline>
        </w:drawing>
      </w:r>
    </w:p>
    <w:p w14:paraId="44B21240" w14:textId="3EB74DA9" w:rsidR="00695935" w:rsidRPr="00695935" w:rsidRDefault="00695935" w:rsidP="00695935">
      <w:pPr>
        <w:pStyle w:val="ResimYazs"/>
        <w:keepNext/>
        <w:rPr>
          <w:sz w:val="24"/>
          <w:szCs w:val="24"/>
        </w:rPr>
      </w:pPr>
      <w:r w:rsidRPr="00695935">
        <w:rPr>
          <w:sz w:val="24"/>
          <w:szCs w:val="24"/>
        </w:rPr>
        <w:t xml:space="preserve">Figure </w:t>
      </w:r>
      <w:r w:rsidRPr="00695935">
        <w:rPr>
          <w:sz w:val="24"/>
          <w:szCs w:val="24"/>
        </w:rPr>
        <w:fldChar w:fldCharType="begin"/>
      </w:r>
      <w:r w:rsidRPr="00695935">
        <w:rPr>
          <w:sz w:val="24"/>
          <w:szCs w:val="24"/>
        </w:rPr>
        <w:instrText xml:space="preserve"> SEQ Figure \* ARABIC </w:instrText>
      </w:r>
      <w:r w:rsidRPr="00695935">
        <w:rPr>
          <w:sz w:val="24"/>
          <w:szCs w:val="24"/>
        </w:rPr>
        <w:fldChar w:fldCharType="separate"/>
      </w:r>
      <w:r>
        <w:rPr>
          <w:noProof/>
          <w:sz w:val="24"/>
          <w:szCs w:val="24"/>
        </w:rPr>
        <w:t>6</w:t>
      </w:r>
      <w:r w:rsidRPr="00695935">
        <w:rPr>
          <w:sz w:val="24"/>
          <w:szCs w:val="24"/>
        </w:rPr>
        <w:fldChar w:fldCharType="end"/>
      </w:r>
      <w:r w:rsidRPr="00695935">
        <w:rPr>
          <w:sz w:val="24"/>
          <w:szCs w:val="24"/>
        </w:rPr>
        <w:t xml:space="preserve"> The Number of Classes per 100.000 5-9 aged people</w:t>
      </w:r>
    </w:p>
    <w:p w14:paraId="114C1581" w14:textId="527207C6" w:rsidR="00FE0E55" w:rsidRDefault="00FE0E55" w:rsidP="00A83989">
      <w:r>
        <w:rPr>
          <w:noProof/>
        </w:rPr>
        <w:drawing>
          <wp:inline distT="0" distB="0" distL="0" distR="0" wp14:anchorId="7BA12A17" wp14:editId="10117D20">
            <wp:extent cx="5759450" cy="3783330"/>
            <wp:effectExtent l="0" t="0" r="6350" b="127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sim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9450" cy="3783330"/>
                    </a:xfrm>
                    <a:prstGeom prst="rect">
                      <a:avLst/>
                    </a:prstGeom>
                  </pic:spPr>
                </pic:pic>
              </a:graphicData>
            </a:graphic>
          </wp:inline>
        </w:drawing>
      </w:r>
    </w:p>
    <w:p w14:paraId="67195372" w14:textId="7B31E542" w:rsidR="00695935" w:rsidRPr="00695935" w:rsidRDefault="00695935" w:rsidP="00695935">
      <w:pPr>
        <w:pStyle w:val="ResimYazs"/>
        <w:keepNext/>
        <w:rPr>
          <w:sz w:val="24"/>
          <w:szCs w:val="24"/>
        </w:rPr>
      </w:pPr>
      <w:r w:rsidRPr="00695935">
        <w:rPr>
          <w:sz w:val="24"/>
          <w:szCs w:val="24"/>
        </w:rPr>
        <w:lastRenderedPageBreak/>
        <w:t xml:space="preserve">Figure </w:t>
      </w:r>
      <w:r w:rsidRPr="00695935">
        <w:rPr>
          <w:sz w:val="24"/>
          <w:szCs w:val="24"/>
        </w:rPr>
        <w:fldChar w:fldCharType="begin"/>
      </w:r>
      <w:r w:rsidRPr="00695935">
        <w:rPr>
          <w:sz w:val="24"/>
          <w:szCs w:val="24"/>
        </w:rPr>
        <w:instrText xml:space="preserve"> SEQ Figure \* ARABIC </w:instrText>
      </w:r>
      <w:r w:rsidRPr="00695935">
        <w:rPr>
          <w:sz w:val="24"/>
          <w:szCs w:val="24"/>
        </w:rPr>
        <w:fldChar w:fldCharType="separate"/>
      </w:r>
      <w:r w:rsidRPr="00695935">
        <w:rPr>
          <w:noProof/>
          <w:sz w:val="24"/>
          <w:szCs w:val="24"/>
        </w:rPr>
        <w:t>7</w:t>
      </w:r>
      <w:r w:rsidRPr="00695935">
        <w:rPr>
          <w:sz w:val="24"/>
          <w:szCs w:val="24"/>
        </w:rPr>
        <w:fldChar w:fldCharType="end"/>
      </w:r>
      <w:r w:rsidRPr="00695935">
        <w:rPr>
          <w:sz w:val="24"/>
          <w:szCs w:val="24"/>
        </w:rPr>
        <w:t xml:space="preserve"> The Number of Crimes per 100.000 people</w:t>
      </w:r>
    </w:p>
    <w:p w14:paraId="2291BBA0" w14:textId="3D9FD34C" w:rsidR="00FE0E55" w:rsidRDefault="00FE0E55" w:rsidP="00A83989">
      <w:r>
        <w:rPr>
          <w:noProof/>
        </w:rPr>
        <w:drawing>
          <wp:inline distT="0" distB="0" distL="0" distR="0" wp14:anchorId="3779E473" wp14:editId="05A21597">
            <wp:extent cx="5759450" cy="3783330"/>
            <wp:effectExtent l="0" t="0" r="6350" b="1270"/>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sim 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9450" cy="3783330"/>
                    </a:xfrm>
                    <a:prstGeom prst="rect">
                      <a:avLst/>
                    </a:prstGeom>
                  </pic:spPr>
                </pic:pic>
              </a:graphicData>
            </a:graphic>
          </wp:inline>
        </w:drawing>
      </w:r>
    </w:p>
    <w:p w14:paraId="2A51C99A" w14:textId="3EFF33F0" w:rsidR="00FE0E55" w:rsidRDefault="00FE0E55" w:rsidP="00A83989"/>
    <w:p w14:paraId="5F7865E3" w14:textId="28E99E4B" w:rsidR="00024BDA" w:rsidRDefault="00024BDA" w:rsidP="00A83989"/>
    <w:p w14:paraId="256A5B25" w14:textId="7C37613F" w:rsidR="00024BDA" w:rsidRDefault="00024BDA" w:rsidP="00A83989"/>
    <w:p w14:paraId="739AA0AD" w14:textId="0E12F12E" w:rsidR="00024BDA" w:rsidRDefault="00024BDA" w:rsidP="00A83989"/>
    <w:p w14:paraId="07BB2D95" w14:textId="32D065A0" w:rsidR="00024BDA" w:rsidRDefault="00024BDA" w:rsidP="00A83989"/>
    <w:p w14:paraId="6654BB3B" w14:textId="5B9FB1BB" w:rsidR="00024BDA" w:rsidRDefault="00024BDA" w:rsidP="00A83989"/>
    <w:p w14:paraId="187230F9" w14:textId="77777777" w:rsidR="00024BDA" w:rsidRDefault="00024BDA" w:rsidP="00A83989"/>
    <w:p w14:paraId="5B25072E" w14:textId="77777777" w:rsidR="00FE0E55" w:rsidRDefault="00FE0E55" w:rsidP="00A83989"/>
    <w:p w14:paraId="01E7F543" w14:textId="77777777" w:rsidR="00BD2F8D" w:rsidRDefault="00BD2F8D" w:rsidP="00A83989"/>
    <w:p w14:paraId="32A3036C" w14:textId="77777777" w:rsidR="00BD2F8D" w:rsidRDefault="00BD2F8D" w:rsidP="00A83989"/>
    <w:p w14:paraId="392B326A" w14:textId="77777777" w:rsidR="00E40EF5" w:rsidRPr="00E40EF5" w:rsidRDefault="00BD2F8D" w:rsidP="00E40EF5">
      <w:pPr>
        <w:pStyle w:val="EndNoteBibliography"/>
        <w:spacing w:after="0"/>
        <w:ind w:left="720" w:hanging="720"/>
        <w:rPr>
          <w:noProof/>
        </w:rPr>
      </w:pPr>
      <w:r>
        <w:lastRenderedPageBreak/>
        <w:fldChar w:fldCharType="begin"/>
      </w:r>
      <w:r>
        <w:instrText xml:space="preserve"> ADDIN EN.REFLIST </w:instrText>
      </w:r>
      <w:r>
        <w:fldChar w:fldCharType="separate"/>
      </w:r>
      <w:r w:rsidR="00E40EF5" w:rsidRPr="00E40EF5">
        <w:rPr>
          <w:noProof/>
        </w:rPr>
        <w:t xml:space="preserve">Boone, Catherine. 2003. </w:t>
      </w:r>
      <w:r w:rsidR="00E40EF5" w:rsidRPr="00E40EF5">
        <w:rPr>
          <w:i/>
          <w:noProof/>
        </w:rPr>
        <w:t>Political Topographies of the African State: Territorial Authority and Institutional Choice</w:t>
      </w:r>
      <w:r w:rsidR="00E40EF5" w:rsidRPr="00E40EF5">
        <w:rPr>
          <w:noProof/>
        </w:rPr>
        <w:t xml:space="preserve">, </w:t>
      </w:r>
      <w:r w:rsidR="00E40EF5" w:rsidRPr="00E40EF5">
        <w:rPr>
          <w:i/>
          <w:noProof/>
        </w:rPr>
        <w:t>Cambridge Studies in Comparative Politics</w:t>
      </w:r>
      <w:r w:rsidR="00E40EF5" w:rsidRPr="00E40EF5">
        <w:rPr>
          <w:noProof/>
        </w:rPr>
        <w:t>. Cambridge: Cambridge University Press.</w:t>
      </w:r>
    </w:p>
    <w:p w14:paraId="3294E70D" w14:textId="77777777" w:rsidR="00E40EF5" w:rsidRPr="00E40EF5" w:rsidRDefault="00E40EF5" w:rsidP="00E40EF5">
      <w:pPr>
        <w:pStyle w:val="EndNoteBibliography"/>
        <w:spacing w:after="0"/>
        <w:ind w:left="720" w:hanging="720"/>
        <w:rPr>
          <w:noProof/>
        </w:rPr>
      </w:pPr>
      <w:r w:rsidRPr="00E40EF5">
        <w:rPr>
          <w:noProof/>
        </w:rPr>
        <w:t xml:space="preserve">Chadha, Nishant, and Bharti Nandwani. 2018. "Ethnic Fragmentation, Public Good Provision and Inequality in India, 1988–2012."  </w:t>
      </w:r>
      <w:r w:rsidRPr="00E40EF5">
        <w:rPr>
          <w:i/>
          <w:noProof/>
        </w:rPr>
        <w:t>Oxford Development Studies</w:t>
      </w:r>
      <w:r w:rsidRPr="00E40EF5">
        <w:rPr>
          <w:noProof/>
        </w:rPr>
        <w:t xml:space="preserve"> 46 (3):363-377.</w:t>
      </w:r>
    </w:p>
    <w:p w14:paraId="20EB593A" w14:textId="77777777" w:rsidR="00E40EF5" w:rsidRPr="00E40EF5" w:rsidRDefault="00E40EF5" w:rsidP="00E40EF5">
      <w:pPr>
        <w:pStyle w:val="EndNoteBibliography"/>
        <w:spacing w:after="0"/>
        <w:ind w:left="720" w:hanging="720"/>
        <w:rPr>
          <w:noProof/>
        </w:rPr>
      </w:pPr>
      <w:r w:rsidRPr="00E40EF5">
        <w:rPr>
          <w:noProof/>
        </w:rPr>
        <w:t xml:space="preserve">Cingolani, Luciana. 2018. "The Role of State Capacity in Development Studies."  </w:t>
      </w:r>
      <w:r w:rsidRPr="00E40EF5">
        <w:rPr>
          <w:i/>
          <w:noProof/>
        </w:rPr>
        <w:t>Journal of Development Perspectives</w:t>
      </w:r>
      <w:r w:rsidRPr="00E40EF5">
        <w:rPr>
          <w:noProof/>
        </w:rPr>
        <w:t xml:space="preserve"> 2 (1-2):88-114.</w:t>
      </w:r>
    </w:p>
    <w:p w14:paraId="42E79566" w14:textId="77777777" w:rsidR="00E40EF5" w:rsidRPr="00E40EF5" w:rsidRDefault="00E40EF5" w:rsidP="00E40EF5">
      <w:pPr>
        <w:pStyle w:val="EndNoteBibliography"/>
        <w:spacing w:after="0"/>
        <w:ind w:left="720" w:hanging="720"/>
        <w:rPr>
          <w:noProof/>
        </w:rPr>
      </w:pPr>
      <w:r w:rsidRPr="00E40EF5">
        <w:rPr>
          <w:noProof/>
        </w:rPr>
        <w:t xml:space="preserve">Gao, Eleanor. 2016. "Tribal Mobilization, Fragmented Groups, and Public Goods Provision in Jordan."  </w:t>
      </w:r>
      <w:r w:rsidRPr="00E40EF5">
        <w:rPr>
          <w:i/>
          <w:noProof/>
        </w:rPr>
        <w:t>Comparative Political Studies</w:t>
      </w:r>
      <w:r w:rsidRPr="00E40EF5">
        <w:rPr>
          <w:noProof/>
        </w:rPr>
        <w:t xml:space="preserve"> 49 (10):1372-1403. doi: 10.1177/0010414015621075.</w:t>
      </w:r>
    </w:p>
    <w:p w14:paraId="5481339B" w14:textId="77777777" w:rsidR="00E40EF5" w:rsidRPr="00E40EF5" w:rsidRDefault="00E40EF5" w:rsidP="00E40EF5">
      <w:pPr>
        <w:pStyle w:val="EndNoteBibliography"/>
        <w:spacing w:after="0"/>
        <w:ind w:left="720" w:hanging="720"/>
        <w:rPr>
          <w:noProof/>
        </w:rPr>
      </w:pPr>
      <w:r w:rsidRPr="00E40EF5">
        <w:rPr>
          <w:noProof/>
        </w:rPr>
        <w:t xml:space="preserve">Giraudy, Agustina, and Juan Pablo Luna. 2017. "Unpacking the State’s Uneven Territorial Reach: Evidence from Latin America." In </w:t>
      </w:r>
      <w:r w:rsidRPr="00E40EF5">
        <w:rPr>
          <w:i/>
          <w:noProof/>
        </w:rPr>
        <w:t>States in the Developing World</w:t>
      </w:r>
      <w:r w:rsidRPr="00E40EF5">
        <w:rPr>
          <w:noProof/>
        </w:rPr>
        <w:t>, 93-120. Cambridge: Cambridge University Press.</w:t>
      </w:r>
    </w:p>
    <w:p w14:paraId="19D96284" w14:textId="77777777" w:rsidR="00E40EF5" w:rsidRPr="00E40EF5" w:rsidRDefault="00E40EF5" w:rsidP="00E40EF5">
      <w:pPr>
        <w:pStyle w:val="EndNoteBibliography"/>
        <w:spacing w:after="0"/>
        <w:ind w:left="720" w:hanging="720"/>
        <w:rPr>
          <w:noProof/>
        </w:rPr>
      </w:pPr>
      <w:r w:rsidRPr="00E40EF5">
        <w:rPr>
          <w:noProof/>
        </w:rPr>
        <w:t xml:space="preserve">Hâllı, Reşat. 1992. </w:t>
      </w:r>
      <w:r w:rsidRPr="00E40EF5">
        <w:rPr>
          <w:i/>
          <w:noProof/>
        </w:rPr>
        <w:t>Genelkurmay Belgelerinde Kürt İsyanları</w:t>
      </w:r>
      <w:r w:rsidRPr="00E40EF5">
        <w:rPr>
          <w:noProof/>
        </w:rPr>
        <w:t xml:space="preserve">. 3 vols, </w:t>
      </w:r>
      <w:r w:rsidRPr="00E40EF5">
        <w:rPr>
          <w:i/>
          <w:noProof/>
        </w:rPr>
        <w:t>CI, II, III</w:t>
      </w:r>
      <w:r w:rsidRPr="00E40EF5">
        <w:rPr>
          <w:noProof/>
        </w:rPr>
        <w:t>. İstanbul: Kaynak Yayınları.</w:t>
      </w:r>
    </w:p>
    <w:p w14:paraId="6258C4BF" w14:textId="77777777" w:rsidR="00E40EF5" w:rsidRPr="00E40EF5" w:rsidRDefault="00E40EF5" w:rsidP="00E40EF5">
      <w:pPr>
        <w:pStyle w:val="EndNoteBibliography"/>
        <w:spacing w:after="0"/>
        <w:ind w:left="720" w:hanging="720"/>
        <w:rPr>
          <w:noProof/>
        </w:rPr>
      </w:pPr>
      <w:r w:rsidRPr="00E40EF5">
        <w:rPr>
          <w:noProof/>
        </w:rPr>
        <w:t xml:space="preserve">Hanson, Jonathan K., and Rachel Sigman. 2021. "Leviathan’s Latent Dimensions: Measuring State Capacity for Comparative Political Research."  </w:t>
      </w:r>
      <w:r w:rsidRPr="00E40EF5">
        <w:rPr>
          <w:i/>
          <w:noProof/>
        </w:rPr>
        <w:t>The Journal of Politics</w:t>
      </w:r>
      <w:r w:rsidRPr="00E40EF5">
        <w:rPr>
          <w:noProof/>
        </w:rPr>
        <w:t xml:space="preserve"> 83 (4):1495-1510. doi: 10.1086/715066.</w:t>
      </w:r>
    </w:p>
    <w:p w14:paraId="779B64DF" w14:textId="77777777" w:rsidR="00E40EF5" w:rsidRPr="00E40EF5" w:rsidRDefault="00E40EF5" w:rsidP="00E40EF5">
      <w:pPr>
        <w:pStyle w:val="EndNoteBibliography"/>
        <w:spacing w:after="0"/>
        <w:ind w:left="720" w:hanging="720"/>
        <w:rPr>
          <w:noProof/>
        </w:rPr>
      </w:pPr>
      <w:r w:rsidRPr="00E40EF5">
        <w:rPr>
          <w:noProof/>
        </w:rPr>
        <w:t xml:space="preserve">Herbst, Jeffrey. 2000. </w:t>
      </w:r>
      <w:r w:rsidRPr="00E40EF5">
        <w:rPr>
          <w:i/>
          <w:noProof/>
        </w:rPr>
        <w:t>States and Power in Africa Comparative Lessons in Authority and Control</w:t>
      </w:r>
      <w:r w:rsidRPr="00E40EF5">
        <w:rPr>
          <w:noProof/>
        </w:rPr>
        <w:t>. STU - Student edition, 2 ed. Princeton: Princeton University Press.</w:t>
      </w:r>
    </w:p>
    <w:p w14:paraId="00B0AAB2" w14:textId="77777777" w:rsidR="00E40EF5" w:rsidRPr="00E40EF5" w:rsidRDefault="00E40EF5" w:rsidP="00E40EF5">
      <w:pPr>
        <w:pStyle w:val="EndNoteBibliography"/>
        <w:spacing w:after="0"/>
        <w:ind w:left="720" w:hanging="720"/>
        <w:rPr>
          <w:noProof/>
        </w:rPr>
      </w:pPr>
      <w:r w:rsidRPr="00E40EF5">
        <w:rPr>
          <w:noProof/>
        </w:rPr>
        <w:t xml:space="preserve">Luna, Juan Pablo, and Hillel David Soifer. 2017. "Capturing Sub-National Variation in State Capacity: A Survey-Based Approach."  </w:t>
      </w:r>
      <w:r w:rsidRPr="00E40EF5">
        <w:rPr>
          <w:i/>
          <w:noProof/>
        </w:rPr>
        <w:t>American Behavioral Scientist</w:t>
      </w:r>
      <w:r w:rsidRPr="00E40EF5">
        <w:rPr>
          <w:noProof/>
        </w:rPr>
        <w:t xml:space="preserve"> 61 (8):887-907. doi: 10.1177/0002764217720964.</w:t>
      </w:r>
    </w:p>
    <w:p w14:paraId="1CFA6639" w14:textId="77777777" w:rsidR="00E40EF5" w:rsidRPr="00E40EF5" w:rsidRDefault="00E40EF5" w:rsidP="00E40EF5">
      <w:pPr>
        <w:pStyle w:val="EndNoteBibliography"/>
        <w:spacing w:after="0"/>
        <w:ind w:left="720" w:hanging="720"/>
        <w:rPr>
          <w:noProof/>
        </w:rPr>
      </w:pPr>
      <w:r w:rsidRPr="00E40EF5">
        <w:rPr>
          <w:noProof/>
        </w:rPr>
        <w:t xml:space="preserve">Migdal, Joel S. 1988. </w:t>
      </w:r>
      <w:r w:rsidRPr="00E40EF5">
        <w:rPr>
          <w:i/>
          <w:noProof/>
        </w:rPr>
        <w:t>Strong Societies and Weak States: State-Society Relations and State Capabilities in the Third World</w:t>
      </w:r>
      <w:r w:rsidRPr="00E40EF5">
        <w:rPr>
          <w:noProof/>
        </w:rPr>
        <w:t xml:space="preserve">, </w:t>
      </w:r>
      <w:r w:rsidRPr="00E40EF5">
        <w:rPr>
          <w:i/>
          <w:noProof/>
        </w:rPr>
        <w:t>Princeton, New Jersey</w:t>
      </w:r>
      <w:r w:rsidRPr="00E40EF5">
        <w:rPr>
          <w:noProof/>
        </w:rPr>
        <w:t>: Princeton University Press.</w:t>
      </w:r>
    </w:p>
    <w:p w14:paraId="58FA8103" w14:textId="3EBC07E3" w:rsidR="00E40EF5" w:rsidRPr="00E40EF5" w:rsidRDefault="00E40EF5" w:rsidP="00E40EF5">
      <w:pPr>
        <w:pStyle w:val="EndNoteBibliography"/>
        <w:spacing w:after="0"/>
        <w:ind w:left="720" w:hanging="720"/>
        <w:rPr>
          <w:noProof/>
        </w:rPr>
      </w:pPr>
      <w:r w:rsidRPr="00E40EF5">
        <w:rPr>
          <w:noProof/>
        </w:rPr>
        <w:t xml:space="preserve">O'Donnell, Guillermo. 1993. "On the State, Democratization and Some Conceptual Problems: A Latin American View with Glances at Some Postcommunist Countries."  </w:t>
      </w:r>
      <w:r w:rsidRPr="00E40EF5">
        <w:rPr>
          <w:i/>
          <w:noProof/>
        </w:rPr>
        <w:t>World Development</w:t>
      </w:r>
      <w:r w:rsidRPr="00E40EF5">
        <w:rPr>
          <w:noProof/>
        </w:rPr>
        <w:t xml:space="preserve"> 21 (8):1355-1369. doi: </w:t>
      </w:r>
      <w:hyperlink r:id="rId16" w:history="1">
        <w:r w:rsidRPr="00E40EF5">
          <w:rPr>
            <w:rStyle w:val="Kpr"/>
            <w:noProof/>
          </w:rPr>
          <w:t>https://doi.org/10.1016/0305-750X(93)90048-E</w:t>
        </w:r>
      </w:hyperlink>
      <w:r w:rsidRPr="00E40EF5">
        <w:rPr>
          <w:noProof/>
        </w:rPr>
        <w:t>.</w:t>
      </w:r>
    </w:p>
    <w:p w14:paraId="24E1EB2A" w14:textId="77777777" w:rsidR="00E40EF5" w:rsidRPr="00E40EF5" w:rsidRDefault="00E40EF5" w:rsidP="00E40EF5">
      <w:pPr>
        <w:pStyle w:val="EndNoteBibliography"/>
        <w:spacing w:after="0"/>
        <w:ind w:left="720" w:hanging="720"/>
        <w:rPr>
          <w:noProof/>
        </w:rPr>
      </w:pPr>
      <w:r w:rsidRPr="00E40EF5">
        <w:rPr>
          <w:noProof/>
        </w:rPr>
        <w:t xml:space="preserve">Singh, Prerna, and Matthias vom Hau. 2016. "Ethnicity in Time: Politics, History, and the Relationship between Ethnic Diversity and Public Goods Provision."  </w:t>
      </w:r>
      <w:r w:rsidRPr="00E40EF5">
        <w:rPr>
          <w:i/>
          <w:noProof/>
        </w:rPr>
        <w:t>Comparative Political Studies</w:t>
      </w:r>
      <w:r w:rsidRPr="00E40EF5">
        <w:rPr>
          <w:noProof/>
        </w:rPr>
        <w:t xml:space="preserve"> 49 (10):1303-1340. doi: 10.1177/0010414016633231.</w:t>
      </w:r>
    </w:p>
    <w:p w14:paraId="7216945C" w14:textId="77777777" w:rsidR="00E40EF5" w:rsidRPr="00E40EF5" w:rsidRDefault="00E40EF5" w:rsidP="00E40EF5">
      <w:pPr>
        <w:pStyle w:val="EndNoteBibliography"/>
        <w:spacing w:after="0"/>
        <w:ind w:left="720" w:hanging="720"/>
        <w:rPr>
          <w:noProof/>
        </w:rPr>
      </w:pPr>
      <w:r w:rsidRPr="00E40EF5">
        <w:rPr>
          <w:noProof/>
        </w:rPr>
        <w:t xml:space="preserve">Soifer, Hillel David. 2015. "Regionalism, Ethnic Diversity, and Variation in Public Good Provision by National States."  </w:t>
      </w:r>
      <w:r w:rsidRPr="00E40EF5">
        <w:rPr>
          <w:i/>
          <w:noProof/>
        </w:rPr>
        <w:t>Comparative Political Studies</w:t>
      </w:r>
      <w:r w:rsidRPr="00E40EF5">
        <w:rPr>
          <w:noProof/>
        </w:rPr>
        <w:t xml:space="preserve"> 49 (10):1341-1371. doi: 10.1177/0010414015617965.</w:t>
      </w:r>
    </w:p>
    <w:p w14:paraId="70BB28D2" w14:textId="273EB106" w:rsidR="00E40EF5" w:rsidRPr="00E40EF5" w:rsidRDefault="00E40EF5" w:rsidP="00E40EF5">
      <w:pPr>
        <w:pStyle w:val="EndNoteBibliography"/>
        <w:spacing w:after="0"/>
        <w:ind w:left="720" w:hanging="720"/>
        <w:rPr>
          <w:noProof/>
        </w:rPr>
      </w:pPr>
      <w:r w:rsidRPr="00E40EF5">
        <w:rPr>
          <w:noProof/>
        </w:rPr>
        <w:t xml:space="preserve">Soifer, Hillel David. 2019. "Units of Analysis in Subnational Research." In </w:t>
      </w:r>
      <w:r w:rsidRPr="00E40EF5">
        <w:rPr>
          <w:i/>
          <w:noProof/>
        </w:rPr>
        <w:t>Inside Countries: Subnational Research in Comparative Politics</w:t>
      </w:r>
      <w:r w:rsidRPr="00E40EF5">
        <w:rPr>
          <w:noProof/>
        </w:rPr>
        <w:t>, edited by Agustina Giraudy, Eduardo Moncada</w:t>
      </w:r>
      <w:r w:rsidR="00BB41FA">
        <w:rPr>
          <w:noProof/>
        </w:rPr>
        <w:t>,</w:t>
      </w:r>
      <w:r w:rsidRPr="00E40EF5">
        <w:rPr>
          <w:noProof/>
        </w:rPr>
        <w:t xml:space="preserve"> and Richard Snyder, 92-112. Cambridge: Cambridge University Press.</w:t>
      </w:r>
    </w:p>
    <w:p w14:paraId="39ADEF45" w14:textId="77777777" w:rsidR="00E40EF5" w:rsidRPr="00E40EF5" w:rsidRDefault="00E40EF5" w:rsidP="00E40EF5">
      <w:pPr>
        <w:pStyle w:val="EndNoteBibliography"/>
        <w:ind w:left="720" w:hanging="720"/>
        <w:rPr>
          <w:noProof/>
        </w:rPr>
      </w:pPr>
      <w:r w:rsidRPr="00E40EF5">
        <w:rPr>
          <w:noProof/>
        </w:rPr>
        <w:t xml:space="preserve">Whitehead, Laurence. 1995. "State Organization in Latin America Since 1930." In </w:t>
      </w:r>
      <w:r w:rsidRPr="00E40EF5">
        <w:rPr>
          <w:i/>
          <w:noProof/>
        </w:rPr>
        <w:t>The Cambridge History of Latin America: Volume 6: 1930 to the Present</w:t>
      </w:r>
      <w:r w:rsidRPr="00E40EF5">
        <w:rPr>
          <w:noProof/>
        </w:rPr>
        <w:t>, edited by Leslie Bethell, 1-96. Cambridge: Cambridge University Press.</w:t>
      </w:r>
    </w:p>
    <w:p w14:paraId="6A125833" w14:textId="1BD0F0AD" w:rsidR="00A83989" w:rsidRDefault="00BD2F8D" w:rsidP="00A83989">
      <w:r>
        <w:fldChar w:fldCharType="end"/>
      </w:r>
    </w:p>
    <w:sectPr w:rsidR="00A83989" w:rsidSect="00905CAB">
      <w:pgSz w:w="11906" w:h="16838"/>
      <w:pgMar w:top="1418" w:right="1418" w:bottom="1418" w:left="1418"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F0DA32" w14:textId="77777777" w:rsidR="00AB00D5" w:rsidRDefault="00AB00D5" w:rsidP="00695935">
      <w:pPr>
        <w:spacing w:before="0" w:after="0" w:line="240" w:lineRule="auto"/>
      </w:pPr>
      <w:r>
        <w:separator/>
      </w:r>
    </w:p>
  </w:endnote>
  <w:endnote w:type="continuationSeparator" w:id="0">
    <w:p w14:paraId="127D31D6" w14:textId="77777777" w:rsidR="00AB00D5" w:rsidRDefault="00AB00D5" w:rsidP="0069593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DC187C" w14:textId="77777777" w:rsidR="00AB00D5" w:rsidRDefault="00AB00D5" w:rsidP="00695935">
      <w:pPr>
        <w:spacing w:before="0" w:after="0" w:line="240" w:lineRule="auto"/>
      </w:pPr>
      <w:r>
        <w:separator/>
      </w:r>
    </w:p>
  </w:footnote>
  <w:footnote w:type="continuationSeparator" w:id="0">
    <w:p w14:paraId="16B51D5E" w14:textId="77777777" w:rsidR="00AB00D5" w:rsidRDefault="00AB00D5" w:rsidP="00695935">
      <w:pPr>
        <w:spacing w:before="0" w:after="0" w:line="240" w:lineRule="auto"/>
      </w:pPr>
      <w:r>
        <w:continuationSeparator/>
      </w:r>
    </w:p>
  </w:footnote>
  <w:footnote w:id="1">
    <w:p w14:paraId="4BA96E2B" w14:textId="75BB3486" w:rsidR="0039463A" w:rsidRPr="0039463A" w:rsidRDefault="0039463A">
      <w:pPr>
        <w:pStyle w:val="DipnotMetni"/>
        <w:rPr>
          <w:lang w:val="tr-TR"/>
        </w:rPr>
      </w:pPr>
      <w:r>
        <w:rPr>
          <w:rStyle w:val="DipnotBavurusu"/>
        </w:rPr>
        <w:footnoteRef/>
      </w:r>
      <w:r>
        <w:t xml:space="preserve"> </w:t>
      </w:r>
      <w:r w:rsidRPr="0039463A">
        <w:t>https://biruni.tuik.gov.tr/bolgeselistatistik/anaSayfa.d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854687"/>
    <w:multiLevelType w:val="hybridMultilevel"/>
    <w:tmpl w:val="1AE2D8E0"/>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num w:numId="1" w16cid:durableId="4302010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ar0rr2ldszf4esetpxvasnfp2sa5t2zr0w&quot;&gt;My EndNote Library&lt;record-ids&gt;&lt;item&gt;43&lt;/item&gt;&lt;item&gt;163&lt;/item&gt;&lt;item&gt;164&lt;/item&gt;&lt;item&gt;169&lt;/item&gt;&lt;item&gt;235&lt;/item&gt;&lt;item&gt;236&lt;/item&gt;&lt;item&gt;237&lt;/item&gt;&lt;item&gt;238&lt;/item&gt;&lt;item&gt;250&lt;/item&gt;&lt;item&gt;251&lt;/item&gt;&lt;item&gt;252&lt;/item&gt;&lt;item&gt;253&lt;/item&gt;&lt;item&gt;256&lt;/item&gt;&lt;item&gt;278&lt;/item&gt;&lt;item&gt;349&lt;/item&gt;&lt;/record-ids&gt;&lt;/item&gt;&lt;/Libraries&gt;"/>
  </w:docVars>
  <w:rsids>
    <w:rsidRoot w:val="00772EB6"/>
    <w:rsid w:val="00010963"/>
    <w:rsid w:val="000119DE"/>
    <w:rsid w:val="00011B62"/>
    <w:rsid w:val="00015B14"/>
    <w:rsid w:val="000176F8"/>
    <w:rsid w:val="00024BDA"/>
    <w:rsid w:val="00025FD5"/>
    <w:rsid w:val="00030160"/>
    <w:rsid w:val="000370D2"/>
    <w:rsid w:val="000470E1"/>
    <w:rsid w:val="00050A04"/>
    <w:rsid w:val="000578B2"/>
    <w:rsid w:val="00060FB6"/>
    <w:rsid w:val="00080CB6"/>
    <w:rsid w:val="0008639B"/>
    <w:rsid w:val="000A0FBD"/>
    <w:rsid w:val="000A2117"/>
    <w:rsid w:val="000B02C5"/>
    <w:rsid w:val="000B28AF"/>
    <w:rsid w:val="000B2E69"/>
    <w:rsid w:val="000C2F81"/>
    <w:rsid w:val="000D4E0A"/>
    <w:rsid w:val="000E33AF"/>
    <w:rsid w:val="000E3798"/>
    <w:rsid w:val="000E6B0F"/>
    <w:rsid w:val="000E6F64"/>
    <w:rsid w:val="000E759E"/>
    <w:rsid w:val="000E7E8A"/>
    <w:rsid w:val="000F294F"/>
    <w:rsid w:val="000F3B54"/>
    <w:rsid w:val="000F41EB"/>
    <w:rsid w:val="0010064B"/>
    <w:rsid w:val="00101843"/>
    <w:rsid w:val="0010292D"/>
    <w:rsid w:val="00103B65"/>
    <w:rsid w:val="001050AF"/>
    <w:rsid w:val="0011537C"/>
    <w:rsid w:val="00116BF7"/>
    <w:rsid w:val="00122C92"/>
    <w:rsid w:val="00126442"/>
    <w:rsid w:val="001277C8"/>
    <w:rsid w:val="001309F2"/>
    <w:rsid w:val="001344FE"/>
    <w:rsid w:val="0013655E"/>
    <w:rsid w:val="00142CD8"/>
    <w:rsid w:val="0014300B"/>
    <w:rsid w:val="001430D7"/>
    <w:rsid w:val="00143B53"/>
    <w:rsid w:val="0014423A"/>
    <w:rsid w:val="001569A1"/>
    <w:rsid w:val="00156C1B"/>
    <w:rsid w:val="00165B44"/>
    <w:rsid w:val="00165CE1"/>
    <w:rsid w:val="0017569C"/>
    <w:rsid w:val="00176035"/>
    <w:rsid w:val="00182EC6"/>
    <w:rsid w:val="0018391C"/>
    <w:rsid w:val="001839C4"/>
    <w:rsid w:val="00195944"/>
    <w:rsid w:val="00197B83"/>
    <w:rsid w:val="001A0D90"/>
    <w:rsid w:val="001A1599"/>
    <w:rsid w:val="001A1C37"/>
    <w:rsid w:val="001A3635"/>
    <w:rsid w:val="001B06C9"/>
    <w:rsid w:val="001B2192"/>
    <w:rsid w:val="001B2B26"/>
    <w:rsid w:val="001B5574"/>
    <w:rsid w:val="001B7945"/>
    <w:rsid w:val="001D0940"/>
    <w:rsid w:val="001D0C36"/>
    <w:rsid w:val="001D416E"/>
    <w:rsid w:val="001D74A7"/>
    <w:rsid w:val="001D7A6D"/>
    <w:rsid w:val="001F0E7F"/>
    <w:rsid w:val="001F3905"/>
    <w:rsid w:val="001F599E"/>
    <w:rsid w:val="001F6D6F"/>
    <w:rsid w:val="001F7C9E"/>
    <w:rsid w:val="002035EF"/>
    <w:rsid w:val="00203E76"/>
    <w:rsid w:val="00207041"/>
    <w:rsid w:val="002071BA"/>
    <w:rsid w:val="00207385"/>
    <w:rsid w:val="0021016D"/>
    <w:rsid w:val="00212912"/>
    <w:rsid w:val="002208AF"/>
    <w:rsid w:val="0022109E"/>
    <w:rsid w:val="00221821"/>
    <w:rsid w:val="002235B8"/>
    <w:rsid w:val="0022718E"/>
    <w:rsid w:val="00227A89"/>
    <w:rsid w:val="00230010"/>
    <w:rsid w:val="00231A80"/>
    <w:rsid w:val="0023241D"/>
    <w:rsid w:val="002331EF"/>
    <w:rsid w:val="002409A0"/>
    <w:rsid w:val="00246BBC"/>
    <w:rsid w:val="00247513"/>
    <w:rsid w:val="002515C7"/>
    <w:rsid w:val="00261128"/>
    <w:rsid w:val="00262A26"/>
    <w:rsid w:val="00266975"/>
    <w:rsid w:val="00273E84"/>
    <w:rsid w:val="00287234"/>
    <w:rsid w:val="0029142F"/>
    <w:rsid w:val="00293F86"/>
    <w:rsid w:val="00296339"/>
    <w:rsid w:val="00296B5E"/>
    <w:rsid w:val="00296C8E"/>
    <w:rsid w:val="00297071"/>
    <w:rsid w:val="002B0148"/>
    <w:rsid w:val="002B06FE"/>
    <w:rsid w:val="002B32BE"/>
    <w:rsid w:val="002B45C1"/>
    <w:rsid w:val="002C02AC"/>
    <w:rsid w:val="002C7A6C"/>
    <w:rsid w:val="002D2092"/>
    <w:rsid w:val="002D3AD8"/>
    <w:rsid w:val="002D3FAE"/>
    <w:rsid w:val="002D4B2D"/>
    <w:rsid w:val="002D7383"/>
    <w:rsid w:val="002E2062"/>
    <w:rsid w:val="002E5D35"/>
    <w:rsid w:val="002F2AB7"/>
    <w:rsid w:val="002F39B3"/>
    <w:rsid w:val="002F3EA4"/>
    <w:rsid w:val="002F5C38"/>
    <w:rsid w:val="002F65F1"/>
    <w:rsid w:val="002F71A7"/>
    <w:rsid w:val="00302280"/>
    <w:rsid w:val="00302DC0"/>
    <w:rsid w:val="0030709F"/>
    <w:rsid w:val="00307C4C"/>
    <w:rsid w:val="003140F9"/>
    <w:rsid w:val="00322BD6"/>
    <w:rsid w:val="00327797"/>
    <w:rsid w:val="0033061A"/>
    <w:rsid w:val="003312E1"/>
    <w:rsid w:val="00337DD1"/>
    <w:rsid w:val="00343C2F"/>
    <w:rsid w:val="003445B9"/>
    <w:rsid w:val="00353A96"/>
    <w:rsid w:val="0036247B"/>
    <w:rsid w:val="00365D1F"/>
    <w:rsid w:val="0037152D"/>
    <w:rsid w:val="00375161"/>
    <w:rsid w:val="0037747C"/>
    <w:rsid w:val="00384D80"/>
    <w:rsid w:val="00391BAA"/>
    <w:rsid w:val="0039369B"/>
    <w:rsid w:val="00393D19"/>
    <w:rsid w:val="0039463A"/>
    <w:rsid w:val="00396BFE"/>
    <w:rsid w:val="003A5FC9"/>
    <w:rsid w:val="003A6B4F"/>
    <w:rsid w:val="003B1CF8"/>
    <w:rsid w:val="003B2CCB"/>
    <w:rsid w:val="003B6B02"/>
    <w:rsid w:val="003B713B"/>
    <w:rsid w:val="003C7D1B"/>
    <w:rsid w:val="003D1398"/>
    <w:rsid w:val="003D30A1"/>
    <w:rsid w:val="003D6C4D"/>
    <w:rsid w:val="003E2359"/>
    <w:rsid w:val="003E3004"/>
    <w:rsid w:val="003F5A4D"/>
    <w:rsid w:val="003F638D"/>
    <w:rsid w:val="00406654"/>
    <w:rsid w:val="00407FEA"/>
    <w:rsid w:val="004122C3"/>
    <w:rsid w:val="00414192"/>
    <w:rsid w:val="0042760B"/>
    <w:rsid w:val="00430F1F"/>
    <w:rsid w:val="00450229"/>
    <w:rsid w:val="00450A95"/>
    <w:rsid w:val="004518F7"/>
    <w:rsid w:val="004530B7"/>
    <w:rsid w:val="00464C24"/>
    <w:rsid w:val="004705EB"/>
    <w:rsid w:val="00477212"/>
    <w:rsid w:val="004775A8"/>
    <w:rsid w:val="00477E43"/>
    <w:rsid w:val="00482AE6"/>
    <w:rsid w:val="00486C9E"/>
    <w:rsid w:val="0049242B"/>
    <w:rsid w:val="00492DE3"/>
    <w:rsid w:val="004A3EC9"/>
    <w:rsid w:val="004A4D14"/>
    <w:rsid w:val="004B3F46"/>
    <w:rsid w:val="004B4800"/>
    <w:rsid w:val="004B4B71"/>
    <w:rsid w:val="004C022E"/>
    <w:rsid w:val="004C0BEA"/>
    <w:rsid w:val="004C1A57"/>
    <w:rsid w:val="004C22B5"/>
    <w:rsid w:val="004C5E88"/>
    <w:rsid w:val="004D3EF2"/>
    <w:rsid w:val="004D450B"/>
    <w:rsid w:val="004E0B17"/>
    <w:rsid w:val="004E1359"/>
    <w:rsid w:val="004E527D"/>
    <w:rsid w:val="004F1B50"/>
    <w:rsid w:val="004F62CC"/>
    <w:rsid w:val="0050380E"/>
    <w:rsid w:val="005044CD"/>
    <w:rsid w:val="0050732F"/>
    <w:rsid w:val="00510034"/>
    <w:rsid w:val="0051110E"/>
    <w:rsid w:val="00514026"/>
    <w:rsid w:val="00516D40"/>
    <w:rsid w:val="005222D1"/>
    <w:rsid w:val="00525B90"/>
    <w:rsid w:val="005358D2"/>
    <w:rsid w:val="005413E8"/>
    <w:rsid w:val="00547226"/>
    <w:rsid w:val="00550B97"/>
    <w:rsid w:val="0056637B"/>
    <w:rsid w:val="005669CD"/>
    <w:rsid w:val="00572BBC"/>
    <w:rsid w:val="00573EE8"/>
    <w:rsid w:val="0057529D"/>
    <w:rsid w:val="00581428"/>
    <w:rsid w:val="00581911"/>
    <w:rsid w:val="00581B80"/>
    <w:rsid w:val="00582AB5"/>
    <w:rsid w:val="00590E14"/>
    <w:rsid w:val="005912B1"/>
    <w:rsid w:val="0059577C"/>
    <w:rsid w:val="00595E12"/>
    <w:rsid w:val="005A3196"/>
    <w:rsid w:val="005A3B6A"/>
    <w:rsid w:val="005B3EA7"/>
    <w:rsid w:val="005C1A2D"/>
    <w:rsid w:val="005D4B26"/>
    <w:rsid w:val="005E691E"/>
    <w:rsid w:val="005E7797"/>
    <w:rsid w:val="005F0AED"/>
    <w:rsid w:val="005F136C"/>
    <w:rsid w:val="005F2D15"/>
    <w:rsid w:val="005F38A9"/>
    <w:rsid w:val="005F44B0"/>
    <w:rsid w:val="005F44D5"/>
    <w:rsid w:val="005F51CA"/>
    <w:rsid w:val="005F6D77"/>
    <w:rsid w:val="005F7142"/>
    <w:rsid w:val="00600630"/>
    <w:rsid w:val="00603388"/>
    <w:rsid w:val="0060407F"/>
    <w:rsid w:val="006074FA"/>
    <w:rsid w:val="0061551C"/>
    <w:rsid w:val="00623F54"/>
    <w:rsid w:val="00624574"/>
    <w:rsid w:val="0064020E"/>
    <w:rsid w:val="006518E9"/>
    <w:rsid w:val="006523C1"/>
    <w:rsid w:val="006566C4"/>
    <w:rsid w:val="006576F3"/>
    <w:rsid w:val="006603AF"/>
    <w:rsid w:val="00660ADC"/>
    <w:rsid w:val="0066429A"/>
    <w:rsid w:val="0067084E"/>
    <w:rsid w:val="00677CE9"/>
    <w:rsid w:val="00680D12"/>
    <w:rsid w:val="00684B5F"/>
    <w:rsid w:val="00685AAC"/>
    <w:rsid w:val="0068689E"/>
    <w:rsid w:val="00690722"/>
    <w:rsid w:val="00691900"/>
    <w:rsid w:val="0069433B"/>
    <w:rsid w:val="00695935"/>
    <w:rsid w:val="006A5C4F"/>
    <w:rsid w:val="006A728B"/>
    <w:rsid w:val="006B687C"/>
    <w:rsid w:val="006B751E"/>
    <w:rsid w:val="006C0EE4"/>
    <w:rsid w:val="006C4972"/>
    <w:rsid w:val="006C79DA"/>
    <w:rsid w:val="006C7A38"/>
    <w:rsid w:val="006D1CA9"/>
    <w:rsid w:val="006D3182"/>
    <w:rsid w:val="006D4575"/>
    <w:rsid w:val="006E1C63"/>
    <w:rsid w:val="006E1FF9"/>
    <w:rsid w:val="006F7CE0"/>
    <w:rsid w:val="007044B0"/>
    <w:rsid w:val="00710C58"/>
    <w:rsid w:val="007142A5"/>
    <w:rsid w:val="007212D6"/>
    <w:rsid w:val="0072530B"/>
    <w:rsid w:val="0072677D"/>
    <w:rsid w:val="007271A9"/>
    <w:rsid w:val="00727726"/>
    <w:rsid w:val="00730065"/>
    <w:rsid w:val="00731125"/>
    <w:rsid w:val="007318FF"/>
    <w:rsid w:val="00743014"/>
    <w:rsid w:val="00744CE2"/>
    <w:rsid w:val="00744FBC"/>
    <w:rsid w:val="00746B8D"/>
    <w:rsid w:val="00753553"/>
    <w:rsid w:val="00753ECB"/>
    <w:rsid w:val="00754FB9"/>
    <w:rsid w:val="0077168B"/>
    <w:rsid w:val="00772EB6"/>
    <w:rsid w:val="00773D36"/>
    <w:rsid w:val="00786E07"/>
    <w:rsid w:val="00791B8D"/>
    <w:rsid w:val="007945FD"/>
    <w:rsid w:val="0079469A"/>
    <w:rsid w:val="007966D2"/>
    <w:rsid w:val="007A0440"/>
    <w:rsid w:val="007A29D7"/>
    <w:rsid w:val="007A3FE4"/>
    <w:rsid w:val="007A4626"/>
    <w:rsid w:val="007B25C7"/>
    <w:rsid w:val="007B5B02"/>
    <w:rsid w:val="007B7CF0"/>
    <w:rsid w:val="007C4367"/>
    <w:rsid w:val="007C655F"/>
    <w:rsid w:val="007D162A"/>
    <w:rsid w:val="007D37A7"/>
    <w:rsid w:val="007D5861"/>
    <w:rsid w:val="007D6F81"/>
    <w:rsid w:val="007E24EB"/>
    <w:rsid w:val="007E2720"/>
    <w:rsid w:val="007E451A"/>
    <w:rsid w:val="007E4F4A"/>
    <w:rsid w:val="007E530A"/>
    <w:rsid w:val="007E60A1"/>
    <w:rsid w:val="007F09CA"/>
    <w:rsid w:val="007F3B6E"/>
    <w:rsid w:val="00801FFC"/>
    <w:rsid w:val="008040D1"/>
    <w:rsid w:val="0080522E"/>
    <w:rsid w:val="00812F1B"/>
    <w:rsid w:val="0081627A"/>
    <w:rsid w:val="008177CA"/>
    <w:rsid w:val="00824385"/>
    <w:rsid w:val="00825227"/>
    <w:rsid w:val="00825E88"/>
    <w:rsid w:val="00826952"/>
    <w:rsid w:val="008345CD"/>
    <w:rsid w:val="00836490"/>
    <w:rsid w:val="0083752B"/>
    <w:rsid w:val="0083784F"/>
    <w:rsid w:val="008418BE"/>
    <w:rsid w:val="00842CAB"/>
    <w:rsid w:val="00843283"/>
    <w:rsid w:val="008462F7"/>
    <w:rsid w:val="00847923"/>
    <w:rsid w:val="008479C2"/>
    <w:rsid w:val="00854D24"/>
    <w:rsid w:val="00862D80"/>
    <w:rsid w:val="00863100"/>
    <w:rsid w:val="0087153A"/>
    <w:rsid w:val="008720E4"/>
    <w:rsid w:val="00873CA4"/>
    <w:rsid w:val="008751FC"/>
    <w:rsid w:val="008761B6"/>
    <w:rsid w:val="00881759"/>
    <w:rsid w:val="008851BF"/>
    <w:rsid w:val="0089171E"/>
    <w:rsid w:val="00891A84"/>
    <w:rsid w:val="0089523D"/>
    <w:rsid w:val="00895792"/>
    <w:rsid w:val="008964BA"/>
    <w:rsid w:val="008A5242"/>
    <w:rsid w:val="008B183A"/>
    <w:rsid w:val="008B18EE"/>
    <w:rsid w:val="008B33A8"/>
    <w:rsid w:val="008B4DC3"/>
    <w:rsid w:val="008B6908"/>
    <w:rsid w:val="008C14B7"/>
    <w:rsid w:val="008C776E"/>
    <w:rsid w:val="008D4FEE"/>
    <w:rsid w:val="008D5A16"/>
    <w:rsid w:val="008D65B0"/>
    <w:rsid w:val="008D6D4D"/>
    <w:rsid w:val="008E1A74"/>
    <w:rsid w:val="008E461D"/>
    <w:rsid w:val="008E6526"/>
    <w:rsid w:val="008E73B6"/>
    <w:rsid w:val="00901135"/>
    <w:rsid w:val="00903B14"/>
    <w:rsid w:val="00905CAB"/>
    <w:rsid w:val="009178F3"/>
    <w:rsid w:val="009202DF"/>
    <w:rsid w:val="00923F76"/>
    <w:rsid w:val="009277E8"/>
    <w:rsid w:val="00934D5F"/>
    <w:rsid w:val="00936578"/>
    <w:rsid w:val="0093723D"/>
    <w:rsid w:val="009416C5"/>
    <w:rsid w:val="009424DA"/>
    <w:rsid w:val="0094484B"/>
    <w:rsid w:val="00945C07"/>
    <w:rsid w:val="009521E1"/>
    <w:rsid w:val="009547B8"/>
    <w:rsid w:val="00960853"/>
    <w:rsid w:val="00971B5C"/>
    <w:rsid w:val="00974F1C"/>
    <w:rsid w:val="00975972"/>
    <w:rsid w:val="00980565"/>
    <w:rsid w:val="00984EBF"/>
    <w:rsid w:val="0098617C"/>
    <w:rsid w:val="009927D1"/>
    <w:rsid w:val="00994452"/>
    <w:rsid w:val="0099736A"/>
    <w:rsid w:val="009A098A"/>
    <w:rsid w:val="009A2842"/>
    <w:rsid w:val="009A4DA1"/>
    <w:rsid w:val="009A595D"/>
    <w:rsid w:val="009A601D"/>
    <w:rsid w:val="009A7824"/>
    <w:rsid w:val="009C0A10"/>
    <w:rsid w:val="009C1291"/>
    <w:rsid w:val="009C1657"/>
    <w:rsid w:val="009C20F2"/>
    <w:rsid w:val="009C506B"/>
    <w:rsid w:val="009C6338"/>
    <w:rsid w:val="009C6BF0"/>
    <w:rsid w:val="009D1E31"/>
    <w:rsid w:val="009D2C76"/>
    <w:rsid w:val="009D3729"/>
    <w:rsid w:val="009D535E"/>
    <w:rsid w:val="009D5536"/>
    <w:rsid w:val="009E220B"/>
    <w:rsid w:val="009E221C"/>
    <w:rsid w:val="009E4048"/>
    <w:rsid w:val="009E6780"/>
    <w:rsid w:val="009F1509"/>
    <w:rsid w:val="009F18B8"/>
    <w:rsid w:val="009F1C35"/>
    <w:rsid w:val="009F2454"/>
    <w:rsid w:val="00A033F7"/>
    <w:rsid w:val="00A07162"/>
    <w:rsid w:val="00A151E8"/>
    <w:rsid w:val="00A2452F"/>
    <w:rsid w:val="00A26ABD"/>
    <w:rsid w:val="00A27552"/>
    <w:rsid w:val="00A27B6B"/>
    <w:rsid w:val="00A3001E"/>
    <w:rsid w:val="00A30FFE"/>
    <w:rsid w:val="00A3119A"/>
    <w:rsid w:val="00A3223E"/>
    <w:rsid w:val="00A341B2"/>
    <w:rsid w:val="00A341F0"/>
    <w:rsid w:val="00A35A72"/>
    <w:rsid w:val="00A3737D"/>
    <w:rsid w:val="00A566FD"/>
    <w:rsid w:val="00A5759F"/>
    <w:rsid w:val="00A579EB"/>
    <w:rsid w:val="00A60D10"/>
    <w:rsid w:val="00A63E9F"/>
    <w:rsid w:val="00A643E3"/>
    <w:rsid w:val="00A7025B"/>
    <w:rsid w:val="00A7084A"/>
    <w:rsid w:val="00A72E23"/>
    <w:rsid w:val="00A74FB4"/>
    <w:rsid w:val="00A83989"/>
    <w:rsid w:val="00A85986"/>
    <w:rsid w:val="00A9060F"/>
    <w:rsid w:val="00A92BCE"/>
    <w:rsid w:val="00A949DA"/>
    <w:rsid w:val="00AA413C"/>
    <w:rsid w:val="00AA717B"/>
    <w:rsid w:val="00AA7195"/>
    <w:rsid w:val="00AA7520"/>
    <w:rsid w:val="00AB00D5"/>
    <w:rsid w:val="00AB78DA"/>
    <w:rsid w:val="00AC42D1"/>
    <w:rsid w:val="00AC65F8"/>
    <w:rsid w:val="00AD2978"/>
    <w:rsid w:val="00AD34A4"/>
    <w:rsid w:val="00AE0B97"/>
    <w:rsid w:val="00AE2753"/>
    <w:rsid w:val="00AF03A6"/>
    <w:rsid w:val="00AF19AD"/>
    <w:rsid w:val="00AF4F36"/>
    <w:rsid w:val="00B00075"/>
    <w:rsid w:val="00B02411"/>
    <w:rsid w:val="00B07F87"/>
    <w:rsid w:val="00B126BE"/>
    <w:rsid w:val="00B1550E"/>
    <w:rsid w:val="00B15782"/>
    <w:rsid w:val="00B21194"/>
    <w:rsid w:val="00B240FB"/>
    <w:rsid w:val="00B258D4"/>
    <w:rsid w:val="00B25CCB"/>
    <w:rsid w:val="00B27690"/>
    <w:rsid w:val="00B31A97"/>
    <w:rsid w:val="00B32831"/>
    <w:rsid w:val="00B35BB8"/>
    <w:rsid w:val="00B36D6E"/>
    <w:rsid w:val="00B40F72"/>
    <w:rsid w:val="00B41B02"/>
    <w:rsid w:val="00B43193"/>
    <w:rsid w:val="00B47F46"/>
    <w:rsid w:val="00B52376"/>
    <w:rsid w:val="00B5277C"/>
    <w:rsid w:val="00B54D87"/>
    <w:rsid w:val="00B5697B"/>
    <w:rsid w:val="00B70F32"/>
    <w:rsid w:val="00B75A68"/>
    <w:rsid w:val="00B75E96"/>
    <w:rsid w:val="00B81FED"/>
    <w:rsid w:val="00B83E9B"/>
    <w:rsid w:val="00B85610"/>
    <w:rsid w:val="00B905DF"/>
    <w:rsid w:val="00B92CC3"/>
    <w:rsid w:val="00B93C0B"/>
    <w:rsid w:val="00B96460"/>
    <w:rsid w:val="00B97B7E"/>
    <w:rsid w:val="00BA01F8"/>
    <w:rsid w:val="00BA4435"/>
    <w:rsid w:val="00BA5D73"/>
    <w:rsid w:val="00BB32AA"/>
    <w:rsid w:val="00BB35E8"/>
    <w:rsid w:val="00BB41FA"/>
    <w:rsid w:val="00BB527E"/>
    <w:rsid w:val="00BB631D"/>
    <w:rsid w:val="00BB7775"/>
    <w:rsid w:val="00BC038F"/>
    <w:rsid w:val="00BC0F37"/>
    <w:rsid w:val="00BC457F"/>
    <w:rsid w:val="00BC66AF"/>
    <w:rsid w:val="00BD2F8D"/>
    <w:rsid w:val="00BE0650"/>
    <w:rsid w:val="00BE2EDD"/>
    <w:rsid w:val="00BE3AD5"/>
    <w:rsid w:val="00BE5EF4"/>
    <w:rsid w:val="00BF2D75"/>
    <w:rsid w:val="00BF4E24"/>
    <w:rsid w:val="00C014BF"/>
    <w:rsid w:val="00C01785"/>
    <w:rsid w:val="00C01CD1"/>
    <w:rsid w:val="00C03609"/>
    <w:rsid w:val="00C15170"/>
    <w:rsid w:val="00C15C7E"/>
    <w:rsid w:val="00C211A1"/>
    <w:rsid w:val="00C21EE2"/>
    <w:rsid w:val="00C24680"/>
    <w:rsid w:val="00C257B9"/>
    <w:rsid w:val="00C36CDD"/>
    <w:rsid w:val="00C37B7F"/>
    <w:rsid w:val="00C449A3"/>
    <w:rsid w:val="00C44F71"/>
    <w:rsid w:val="00C47DAE"/>
    <w:rsid w:val="00C52917"/>
    <w:rsid w:val="00C534B6"/>
    <w:rsid w:val="00C55D15"/>
    <w:rsid w:val="00C64050"/>
    <w:rsid w:val="00C679E4"/>
    <w:rsid w:val="00C70D15"/>
    <w:rsid w:val="00C70F7A"/>
    <w:rsid w:val="00C733A6"/>
    <w:rsid w:val="00C73BE9"/>
    <w:rsid w:val="00C747D5"/>
    <w:rsid w:val="00C83050"/>
    <w:rsid w:val="00C93784"/>
    <w:rsid w:val="00C97D45"/>
    <w:rsid w:val="00CA13F1"/>
    <w:rsid w:val="00CA1ACC"/>
    <w:rsid w:val="00CA2AA5"/>
    <w:rsid w:val="00CA6A15"/>
    <w:rsid w:val="00CA7C48"/>
    <w:rsid w:val="00CB0338"/>
    <w:rsid w:val="00CB3CCD"/>
    <w:rsid w:val="00CB3FF4"/>
    <w:rsid w:val="00CC3293"/>
    <w:rsid w:val="00CC5934"/>
    <w:rsid w:val="00CD217F"/>
    <w:rsid w:val="00CD4748"/>
    <w:rsid w:val="00CD474A"/>
    <w:rsid w:val="00CD5E99"/>
    <w:rsid w:val="00CE0F71"/>
    <w:rsid w:val="00CE18D4"/>
    <w:rsid w:val="00CE3719"/>
    <w:rsid w:val="00CE624D"/>
    <w:rsid w:val="00CF2451"/>
    <w:rsid w:val="00CF2D36"/>
    <w:rsid w:val="00CF5E5C"/>
    <w:rsid w:val="00D03518"/>
    <w:rsid w:val="00D03D6E"/>
    <w:rsid w:val="00D067CA"/>
    <w:rsid w:val="00D076F4"/>
    <w:rsid w:val="00D17866"/>
    <w:rsid w:val="00D22254"/>
    <w:rsid w:val="00D22388"/>
    <w:rsid w:val="00D23B83"/>
    <w:rsid w:val="00D24998"/>
    <w:rsid w:val="00D27233"/>
    <w:rsid w:val="00D30003"/>
    <w:rsid w:val="00D30747"/>
    <w:rsid w:val="00D32DBA"/>
    <w:rsid w:val="00D335C3"/>
    <w:rsid w:val="00D40E39"/>
    <w:rsid w:val="00D4162A"/>
    <w:rsid w:val="00D51DD8"/>
    <w:rsid w:val="00D60AFE"/>
    <w:rsid w:val="00D60EED"/>
    <w:rsid w:val="00D63CD7"/>
    <w:rsid w:val="00D72078"/>
    <w:rsid w:val="00D723D0"/>
    <w:rsid w:val="00D778A3"/>
    <w:rsid w:val="00D80229"/>
    <w:rsid w:val="00D80A8D"/>
    <w:rsid w:val="00D812C0"/>
    <w:rsid w:val="00D81D36"/>
    <w:rsid w:val="00D81FEB"/>
    <w:rsid w:val="00D9431A"/>
    <w:rsid w:val="00D97510"/>
    <w:rsid w:val="00D97AD8"/>
    <w:rsid w:val="00DA2DC1"/>
    <w:rsid w:val="00DB04D2"/>
    <w:rsid w:val="00DB4EDC"/>
    <w:rsid w:val="00DC7F3A"/>
    <w:rsid w:val="00DD22C3"/>
    <w:rsid w:val="00DD60DD"/>
    <w:rsid w:val="00DE3555"/>
    <w:rsid w:val="00DE5CB4"/>
    <w:rsid w:val="00DF1EA4"/>
    <w:rsid w:val="00DF4160"/>
    <w:rsid w:val="00DF4CBF"/>
    <w:rsid w:val="00DF5646"/>
    <w:rsid w:val="00E04E67"/>
    <w:rsid w:val="00E07223"/>
    <w:rsid w:val="00E07354"/>
    <w:rsid w:val="00E0747B"/>
    <w:rsid w:val="00E107A4"/>
    <w:rsid w:val="00E10803"/>
    <w:rsid w:val="00E13BB0"/>
    <w:rsid w:val="00E14070"/>
    <w:rsid w:val="00E30777"/>
    <w:rsid w:val="00E30B51"/>
    <w:rsid w:val="00E335B9"/>
    <w:rsid w:val="00E40B00"/>
    <w:rsid w:val="00E40EF5"/>
    <w:rsid w:val="00E42421"/>
    <w:rsid w:val="00E445AD"/>
    <w:rsid w:val="00E46F97"/>
    <w:rsid w:val="00E50F3B"/>
    <w:rsid w:val="00E518C8"/>
    <w:rsid w:val="00E547ED"/>
    <w:rsid w:val="00E55AD6"/>
    <w:rsid w:val="00E618D5"/>
    <w:rsid w:val="00E61B8E"/>
    <w:rsid w:val="00E64576"/>
    <w:rsid w:val="00E65532"/>
    <w:rsid w:val="00E65874"/>
    <w:rsid w:val="00E75E2B"/>
    <w:rsid w:val="00E82531"/>
    <w:rsid w:val="00E85C38"/>
    <w:rsid w:val="00E93890"/>
    <w:rsid w:val="00E96A41"/>
    <w:rsid w:val="00EA0BE6"/>
    <w:rsid w:val="00EB2D91"/>
    <w:rsid w:val="00EC3710"/>
    <w:rsid w:val="00ED623D"/>
    <w:rsid w:val="00EE19B6"/>
    <w:rsid w:val="00EE37A4"/>
    <w:rsid w:val="00EE3A8C"/>
    <w:rsid w:val="00EE5C27"/>
    <w:rsid w:val="00EE7CF8"/>
    <w:rsid w:val="00EF1855"/>
    <w:rsid w:val="00EF1E94"/>
    <w:rsid w:val="00EF279D"/>
    <w:rsid w:val="00EF2E1F"/>
    <w:rsid w:val="00EF399C"/>
    <w:rsid w:val="00EF61B8"/>
    <w:rsid w:val="00EF796D"/>
    <w:rsid w:val="00F059B7"/>
    <w:rsid w:val="00F110AD"/>
    <w:rsid w:val="00F12017"/>
    <w:rsid w:val="00F129BF"/>
    <w:rsid w:val="00F22196"/>
    <w:rsid w:val="00F311A9"/>
    <w:rsid w:val="00F3485C"/>
    <w:rsid w:val="00F43C38"/>
    <w:rsid w:val="00F45DDB"/>
    <w:rsid w:val="00F47438"/>
    <w:rsid w:val="00F5433A"/>
    <w:rsid w:val="00F570A2"/>
    <w:rsid w:val="00F61296"/>
    <w:rsid w:val="00F63020"/>
    <w:rsid w:val="00F66765"/>
    <w:rsid w:val="00F67EF1"/>
    <w:rsid w:val="00F71915"/>
    <w:rsid w:val="00F75BFD"/>
    <w:rsid w:val="00F7602F"/>
    <w:rsid w:val="00F762EF"/>
    <w:rsid w:val="00F77FF6"/>
    <w:rsid w:val="00F83F1B"/>
    <w:rsid w:val="00F84411"/>
    <w:rsid w:val="00F861C7"/>
    <w:rsid w:val="00F87CEB"/>
    <w:rsid w:val="00F9074E"/>
    <w:rsid w:val="00F928A2"/>
    <w:rsid w:val="00F94408"/>
    <w:rsid w:val="00F977BF"/>
    <w:rsid w:val="00FA0875"/>
    <w:rsid w:val="00FA6EFC"/>
    <w:rsid w:val="00FB16AB"/>
    <w:rsid w:val="00FB2D99"/>
    <w:rsid w:val="00FB5215"/>
    <w:rsid w:val="00FB5D99"/>
    <w:rsid w:val="00FC098F"/>
    <w:rsid w:val="00FC3DA7"/>
    <w:rsid w:val="00FC70DC"/>
    <w:rsid w:val="00FC7D04"/>
    <w:rsid w:val="00FD4AB4"/>
    <w:rsid w:val="00FD5ABB"/>
    <w:rsid w:val="00FE0E55"/>
    <w:rsid w:val="00FE14BD"/>
    <w:rsid w:val="00FF0DFF"/>
    <w:rsid w:val="00FF1B74"/>
    <w:rsid w:val="00FF6D7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5BA858"/>
  <w15:chartTrackingRefBased/>
  <w15:docId w15:val="{BF30FAC4-94CA-E449-876D-E749FE332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tr-T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3ECB"/>
    <w:pPr>
      <w:spacing w:before="120" w:after="120" w:line="480" w:lineRule="auto"/>
      <w:jc w:val="both"/>
    </w:pPr>
    <w:rPr>
      <w:rFonts w:ascii="Times New Roman" w:hAnsi="Times New Roman"/>
      <w:lang w:val="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EndNoteBibliographyTitle">
    <w:name w:val="EndNote Bibliography Title"/>
    <w:basedOn w:val="Normal"/>
    <w:link w:val="EndNoteBibliographyTitleChar"/>
    <w:rsid w:val="00BD2F8D"/>
    <w:pPr>
      <w:spacing w:after="0"/>
      <w:jc w:val="center"/>
    </w:pPr>
    <w:rPr>
      <w:rFonts w:cs="Times New Roman"/>
    </w:rPr>
  </w:style>
  <w:style w:type="character" w:customStyle="1" w:styleId="EndNoteBibliographyTitleChar">
    <w:name w:val="EndNote Bibliography Title Char"/>
    <w:basedOn w:val="VarsaylanParagrafYazTipi"/>
    <w:link w:val="EndNoteBibliographyTitle"/>
    <w:rsid w:val="00BD2F8D"/>
    <w:rPr>
      <w:rFonts w:ascii="Times New Roman" w:hAnsi="Times New Roman" w:cs="Times New Roman"/>
      <w:lang w:val="en-US"/>
    </w:rPr>
  </w:style>
  <w:style w:type="paragraph" w:customStyle="1" w:styleId="EndNoteBibliography">
    <w:name w:val="EndNote Bibliography"/>
    <w:basedOn w:val="Normal"/>
    <w:link w:val="EndNoteBibliographyChar"/>
    <w:rsid w:val="00BD2F8D"/>
    <w:pPr>
      <w:spacing w:line="240" w:lineRule="auto"/>
    </w:pPr>
    <w:rPr>
      <w:rFonts w:cs="Times New Roman"/>
    </w:rPr>
  </w:style>
  <w:style w:type="character" w:customStyle="1" w:styleId="EndNoteBibliographyChar">
    <w:name w:val="EndNote Bibliography Char"/>
    <w:basedOn w:val="VarsaylanParagrafYazTipi"/>
    <w:link w:val="EndNoteBibliography"/>
    <w:rsid w:val="00BD2F8D"/>
    <w:rPr>
      <w:rFonts w:ascii="Times New Roman" w:hAnsi="Times New Roman" w:cs="Times New Roman"/>
      <w:lang w:val="en-US"/>
    </w:rPr>
  </w:style>
  <w:style w:type="character" w:styleId="Kpr">
    <w:name w:val="Hyperlink"/>
    <w:basedOn w:val="VarsaylanParagrafYazTipi"/>
    <w:uiPriority w:val="99"/>
    <w:unhideWhenUsed/>
    <w:rsid w:val="001B7945"/>
    <w:rPr>
      <w:color w:val="0563C1" w:themeColor="hyperlink"/>
      <w:u w:val="single"/>
    </w:rPr>
  </w:style>
  <w:style w:type="character" w:styleId="zmlenmeyenBahsetme">
    <w:name w:val="Unresolved Mention"/>
    <w:basedOn w:val="VarsaylanParagrafYazTipi"/>
    <w:uiPriority w:val="99"/>
    <w:semiHidden/>
    <w:unhideWhenUsed/>
    <w:rsid w:val="001B7945"/>
    <w:rPr>
      <w:color w:val="605E5C"/>
      <w:shd w:val="clear" w:color="auto" w:fill="E1DFDD"/>
    </w:rPr>
  </w:style>
  <w:style w:type="paragraph" w:styleId="ListeParagraf">
    <w:name w:val="List Paragraph"/>
    <w:basedOn w:val="Normal"/>
    <w:uiPriority w:val="34"/>
    <w:qFormat/>
    <w:rsid w:val="006566C4"/>
    <w:pPr>
      <w:ind w:left="720"/>
      <w:contextualSpacing/>
    </w:pPr>
  </w:style>
  <w:style w:type="paragraph" w:styleId="ResimYazs">
    <w:name w:val="caption"/>
    <w:basedOn w:val="Normal"/>
    <w:next w:val="Normal"/>
    <w:uiPriority w:val="35"/>
    <w:semiHidden/>
    <w:unhideWhenUsed/>
    <w:qFormat/>
    <w:rsid w:val="001B2192"/>
    <w:pPr>
      <w:spacing w:before="0" w:after="200" w:line="240" w:lineRule="auto"/>
    </w:pPr>
    <w:rPr>
      <w:i/>
      <w:iCs/>
      <w:color w:val="44546A" w:themeColor="text2"/>
      <w:sz w:val="18"/>
      <w:szCs w:val="18"/>
    </w:rPr>
  </w:style>
  <w:style w:type="paragraph" w:styleId="stBilgi">
    <w:name w:val="header"/>
    <w:basedOn w:val="Normal"/>
    <w:link w:val="stBilgiChar"/>
    <w:uiPriority w:val="99"/>
    <w:unhideWhenUsed/>
    <w:rsid w:val="00695935"/>
    <w:pPr>
      <w:tabs>
        <w:tab w:val="center" w:pos="4536"/>
        <w:tab w:val="right" w:pos="9072"/>
      </w:tabs>
      <w:spacing w:before="0" w:after="0" w:line="240" w:lineRule="auto"/>
    </w:pPr>
  </w:style>
  <w:style w:type="character" w:customStyle="1" w:styleId="stBilgiChar">
    <w:name w:val="Üst Bilgi Char"/>
    <w:basedOn w:val="VarsaylanParagrafYazTipi"/>
    <w:link w:val="stBilgi"/>
    <w:uiPriority w:val="99"/>
    <w:rsid w:val="00695935"/>
    <w:rPr>
      <w:rFonts w:ascii="Times New Roman" w:hAnsi="Times New Roman"/>
      <w:lang w:val="en-US"/>
    </w:rPr>
  </w:style>
  <w:style w:type="paragraph" w:styleId="AltBilgi">
    <w:name w:val="footer"/>
    <w:basedOn w:val="Normal"/>
    <w:link w:val="AltBilgiChar"/>
    <w:uiPriority w:val="99"/>
    <w:unhideWhenUsed/>
    <w:rsid w:val="00695935"/>
    <w:pPr>
      <w:tabs>
        <w:tab w:val="center" w:pos="4536"/>
        <w:tab w:val="right" w:pos="9072"/>
      </w:tabs>
      <w:spacing w:before="0" w:after="0" w:line="240" w:lineRule="auto"/>
    </w:pPr>
  </w:style>
  <w:style w:type="character" w:customStyle="1" w:styleId="AltBilgiChar">
    <w:name w:val="Alt Bilgi Char"/>
    <w:basedOn w:val="VarsaylanParagrafYazTipi"/>
    <w:link w:val="AltBilgi"/>
    <w:uiPriority w:val="99"/>
    <w:rsid w:val="00695935"/>
    <w:rPr>
      <w:rFonts w:ascii="Times New Roman" w:hAnsi="Times New Roman"/>
      <w:lang w:val="en-US"/>
    </w:rPr>
  </w:style>
  <w:style w:type="paragraph" w:styleId="DipnotMetni">
    <w:name w:val="footnote text"/>
    <w:basedOn w:val="Normal"/>
    <w:link w:val="DipnotMetniChar"/>
    <w:uiPriority w:val="99"/>
    <w:semiHidden/>
    <w:unhideWhenUsed/>
    <w:rsid w:val="0039463A"/>
    <w:pPr>
      <w:spacing w:before="0" w:after="0" w:line="240" w:lineRule="auto"/>
    </w:pPr>
    <w:rPr>
      <w:sz w:val="20"/>
      <w:szCs w:val="20"/>
    </w:rPr>
  </w:style>
  <w:style w:type="character" w:customStyle="1" w:styleId="DipnotMetniChar">
    <w:name w:val="Dipnot Metni Char"/>
    <w:basedOn w:val="VarsaylanParagrafYazTipi"/>
    <w:link w:val="DipnotMetni"/>
    <w:uiPriority w:val="99"/>
    <w:semiHidden/>
    <w:rsid w:val="0039463A"/>
    <w:rPr>
      <w:rFonts w:ascii="Times New Roman" w:hAnsi="Times New Roman"/>
      <w:sz w:val="20"/>
      <w:szCs w:val="20"/>
      <w:lang w:val="en-US"/>
    </w:rPr>
  </w:style>
  <w:style w:type="character" w:styleId="DipnotBavurusu">
    <w:name w:val="footnote reference"/>
    <w:basedOn w:val="VarsaylanParagrafYazTipi"/>
    <w:uiPriority w:val="99"/>
    <w:semiHidden/>
    <w:unhideWhenUsed/>
    <w:rsid w:val="0039463A"/>
    <w:rPr>
      <w:vertAlign w:val="superscript"/>
    </w:rPr>
  </w:style>
  <w:style w:type="paragraph" w:styleId="AralkYok">
    <w:name w:val="No Spacing"/>
    <w:link w:val="AralkYokChar"/>
    <w:uiPriority w:val="1"/>
    <w:qFormat/>
    <w:rsid w:val="00905CAB"/>
    <w:rPr>
      <w:rFonts w:eastAsiaTheme="minorEastAsia"/>
      <w:sz w:val="22"/>
      <w:szCs w:val="22"/>
      <w:lang w:val="en-US" w:eastAsia="zh-CN"/>
    </w:rPr>
  </w:style>
  <w:style w:type="character" w:customStyle="1" w:styleId="AralkYokChar">
    <w:name w:val="Aralık Yok Char"/>
    <w:basedOn w:val="VarsaylanParagrafYazTipi"/>
    <w:link w:val="AralkYok"/>
    <w:uiPriority w:val="1"/>
    <w:rsid w:val="00905CAB"/>
    <w:rPr>
      <w:rFonts w:eastAsiaTheme="minorEastAsia"/>
      <w:sz w:val="22"/>
      <w:szCs w:val="2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doi.org/10.1016/0305-750X(93)90048-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FD9DF93-26DA-B54B-B827-7DE450AE9597}">
  <we:reference id="wa200001011" version="1.2.0.0" store="tr-TR"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Final Report</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1BA8DDD-0177-4D49-896F-67FDE3788D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11</Pages>
  <Words>2824</Words>
  <Characters>15931</Characters>
  <Application>Microsoft Office Word</Application>
  <DocSecurity>0</DocSecurity>
  <Lines>284</Lines>
  <Paragraphs>60</Paragraphs>
  <ScaleCrop>false</ScaleCrop>
  <Company>CSSM 502</Company>
  <LinksUpToDate>false</LinksUpToDate>
  <CharactersWithSpaces>18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equal State capacıty at subnatıonal level</dc:title>
  <dc:subject/>
  <dc:creator>ALPER YILMAZ</dc:creator>
  <cp:keywords/>
  <dc:description/>
  <cp:lastModifiedBy>ALPER YILMAZ</cp:lastModifiedBy>
  <cp:revision>388</cp:revision>
  <dcterms:created xsi:type="dcterms:W3CDTF">2023-01-18T06:13:00Z</dcterms:created>
  <dcterms:modified xsi:type="dcterms:W3CDTF">2023-01-19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479</vt:lpwstr>
  </property>
  <property fmtid="{D5CDD505-2E9C-101B-9397-08002B2CF9AE}" pid="3" name="grammarly_documentContext">
    <vt:lpwstr>{"goals":[],"domain":"general","emotions":[],"dialect":"american"}</vt:lpwstr>
  </property>
</Properties>
</file>